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03091" w:rsidRDefault="00503091" w:rsidP="00503091">
      <w:pPr>
        <w:pStyle w:val="Heading1"/>
      </w:pPr>
      <w:r>
        <w:t>Introduction</w:t>
      </w:r>
    </w:p>
    <w:p w:rsidR="00503091" w:rsidRDefault="00BE11FA" w:rsidP="00503091">
      <w:r>
        <w:t xml:space="preserve">Matching algorithms are an important part of graph theory that can be applied to real world problems. Examples of algorithms such as the </w:t>
      </w:r>
      <w:r w:rsidRPr="00C84892">
        <w:t>Gale–Shapley algorithm</w:t>
      </w:r>
      <w:r>
        <w:t xml:space="preserve"> have been used to solve real world problems like the matchings of Residents to Hospitals and Applicants to Schools</w:t>
      </w:r>
      <w:r w:rsidR="009437B1">
        <w:t xml:space="preserve"> </w:t>
      </w:r>
      <w:r w:rsidR="00131F47">
        <w:fldChar w:fldCharType="begin" w:fldLock="1"/>
      </w:r>
      <w:r w:rsidR="00131F47">
        <w:instrText>ADDIN CSL_CITATION {"citationItems":[{"id":"ITEM-1","itemData":{"URL":"https://www.nobelprize.org/nobel_prizes/economic-sciences/laureates/2012/press.html","accessed":{"date-parts":[["2018","7","10"]]},"author":[{"dropping-particle":"","family":"The Royal Swedish Academy of Sciences","given":"","non-dropping-particle":"","parse-names":false,"suffix":""}],"container-title":"Nobelprize.org","id":"ITEM-1","issued":{"date-parts":[["2002"]]},"title":"The prize in economic sciences 2002 - press release","type":"webpage"},"uris":["http://www.mendeley.com/documents/?uuid=fd7ee710-a7b1-3569-b49b-dad6b73fd582"]}],"mendeley":{"formattedCitation":"(The Royal Swedish Academy of Sciences 2002)","plainTextFormattedCitation":"(The Royal Swedish Academy of Sciences 2002)","previouslyFormattedCitation":"(The Royal Swedish Academy of Sciences 2002)"},"properties":{"noteIndex":0},"schema":"https://github.com/citation-style-language/schema/raw/master/csl-citation.json"}</w:instrText>
      </w:r>
      <w:r w:rsidR="00131F47">
        <w:fldChar w:fldCharType="separate"/>
      </w:r>
      <w:r w:rsidR="00131F47" w:rsidRPr="00131F47">
        <w:rPr>
          <w:noProof/>
        </w:rPr>
        <w:t>(The Royal Swedish Academy of Sciences 2002)</w:t>
      </w:r>
      <w:r w:rsidR="00131F47">
        <w:fldChar w:fldCharType="end"/>
      </w:r>
      <w:r>
        <w:t xml:space="preserve">. </w:t>
      </w:r>
      <w:r w:rsidR="00B52522">
        <w:t>One</w:t>
      </w:r>
      <w:r>
        <w:t xml:space="preserve"> of the most important matching problems is the scholarship awarding process. </w:t>
      </w:r>
      <w:r w:rsidR="00B9678F">
        <w:t>Matching students to scholarships is an important component of many schools plans to help their students and institutions succeed.</w:t>
      </w:r>
      <w:r w:rsidR="009437B1">
        <w:fldChar w:fldCharType="begin" w:fldLock="1"/>
      </w:r>
      <w:r w:rsidR="00680855">
        <w:instrText>ADDIN CSL_CITATION {"citationItems":[{"id":"ITEM-1","itemData":{"DOI":"10.1287/xxxx.0000.0000","abstract":"Each year in the post-secondary education industry schools offers admission to nearly 3 million new students and scholarships totalling nearly $100 billion. This problem represents a huge, previously understudied targeted marketing and price discrimination problem. This paper provides a solution tailored to this problem. This solution accounts for the key distinguishing feature of this industry–schools value the average features of the matriculating students such as percent female, percent from different regions of the world, average test scores, and average GPA. This goal to achieve a class with a desirable set of average characteristics greatly complicates the optimization problem and doesn't allow the application of standard approaches. We develop a new approach that solves this more complex optimization problem and also accounts for the Optimizer's Curse. In order to avoid the computationally untractable task of provably solving for the optimal policy, we calculate sharp upper bounds on the value of the optimal solution, which informs a heuristic search algorithm for feasible solutions. We then use conservative confidence intervals for the value of any policy to examine whether it is statistically distinguishable from the value of the optimal solution or other solutions. We test the approach in a field study of an MBA scholarship process and implement adjusted scholarship decisions. We demonstrate the methodology can generate statistically significant improvements over current management decisions and policies that are statistically indistinguishable from the true optimal solution. By comparing our solution to what management would do on its own, we provide insight into the nature of mistakes management made in this complex decision environment.","author":[{"dropping-particle":"","family":"Belloni","given":"Alexandre","non-dropping-particle":"","parse-names":false,"suffix":""},{"dropping-particle":"","family":"Lovett","given":"Mitchell J","non-dropping-particle":"","parse-names":false,"suffix":""},{"dropping-particle":"","family":"Boulding","given":"William","non-dropping-particle":"","parse-names":false,"suffix":""},{"dropping-particle":"","family":"Staelin","given":"Richard","non-dropping-particle":"","parse-names":false,"suffix":""}],"id":"ITEM-1","issued":{"date-parts":[["0"]]},"title":"Optimal Admission and Scholarship Decisions: Choosing Customized Marketing Offers to Attract a Desirable Mix of Customers","type":"article-journal"},"uris":["http://www.mendeley.com/documents/?uuid=ed32c1e8-bc49-3898-aad7-d3ba1326632f"]}],"mendeley":{"formattedCitation":"(Belloni et al. 2018)","plainTextFormattedCitation":"(Belloni et al. 2018)","previouslyFormattedCitation":"(Belloni et al. 2018)"},"properties":{"noteIndex":0},"schema":"https://github.com/citation-style-language/schema/raw/master/csl-citation.json"}</w:instrText>
      </w:r>
      <w:r w:rsidR="009437B1">
        <w:fldChar w:fldCharType="separate"/>
      </w:r>
      <w:r w:rsidR="009437B1" w:rsidRPr="009437B1">
        <w:rPr>
          <w:noProof/>
        </w:rPr>
        <w:t>(</w:t>
      </w:r>
      <w:proofErr w:type="spellStart"/>
      <w:r w:rsidR="009437B1" w:rsidRPr="009437B1">
        <w:rPr>
          <w:noProof/>
        </w:rPr>
        <w:t>Belloni</w:t>
      </w:r>
      <w:proofErr w:type="spellEnd"/>
      <w:r w:rsidR="009437B1" w:rsidRPr="009437B1">
        <w:rPr>
          <w:noProof/>
        </w:rPr>
        <w:t xml:space="preserve"> et al. 2018)</w:t>
      </w:r>
      <w:r w:rsidR="009437B1">
        <w:fldChar w:fldCharType="end"/>
      </w:r>
      <w:r w:rsidR="005E161A">
        <w:t xml:space="preserve"> </w:t>
      </w:r>
      <w:r w:rsidR="00B52522">
        <w:t>It is in fact a type of optimization problem where schools try to optimize the process towards other goals for the institution such as enrollment</w:t>
      </w:r>
      <w:r w:rsidR="00D215F7">
        <w:t xml:space="preserve"> averages</w:t>
      </w:r>
      <w:r w:rsidR="00D215F7">
        <w:fldChar w:fldCharType="begin" w:fldLock="1"/>
      </w:r>
      <w:r w:rsidR="00D215F7">
        <w:instrText>ADDIN CSL_CITATION {"citationItems":[{"id":"ITEM-1","itemData":{"DOI":"10.1287/xxxx.0000.0000","abstract":"Each year in the post-secondary education industry schools offers admission to nearly 3 million new students and scholarships totalling nearly $100 billion. This problem represents a huge, previously understudied targeted marketing and price discrimination problem. This paper provides a solution tailored to this problem. This solution accounts for the key distinguishing feature of this industry–schools value the average features of the matriculating students such as percent female, percent from different regions of the world, average test scores, and average GPA. This goal to achieve a class with a desirable set of average characteristics greatly complicates the optimization problem and doesn't allow the application of standard approaches. We develop a new approach that solves this more complex optimization problem and also accounts for the Optimizer's Curse. In order to avoid the computationally untractable task of provably solving for the optimal policy, we calculate sharp upper bounds on the value of the optimal solution, which informs a heuristic search algorithm for feasible solutions. We then use conservative confidence intervals for the value of any policy to examine whether it is statistically distinguishable from the value of the optimal solution or other solutions. We test the approach in a field study of an MBA scholarship process and implement adjusted scholarship decisions. We demonstrate the methodology can generate statistically significant improvements over current management decisions and policies that are statistically indistinguishable from the true optimal solution. By comparing our solution to what management would do on its own, we provide insight into the nature of mistakes management made in this complex decision environment.","author":[{"dropping-particle":"","family":"Belloni","given":"Alexandre","non-dropping-particle":"","parse-names":false,"suffix":""},{"dropping-particle":"","family":"Lovett","given":"Mitchell J","non-dropping-particle":"","parse-names":false,"suffix":""},{"dropping-particle":"","family":"Boulding","given":"William","non-dropping-particle":"","parse-names":false,"suffix":""},{"dropping-particle":"","family":"Staelin","given":"Richard","non-dropping-particle":"","parse-names":false,"suffix":""}],"id":"ITEM-1","issued":{"date-parts":[["0"]]},"title":"Optimal Admission and Scholarship Decisions: Choosing Customized Marketing Offers to Attract a Desirable Mix of Customers","type":"article-journal"},"uris":["http://www.mendeley.com/documents/?uuid=ed32c1e8-bc49-3898-aad7-d3ba1326632f"]}],"mendeley":{"formattedCitation":"(Belloni et al. 2018)","plainTextFormattedCitation":"(Belloni et al. 2018)"},"properties":{"noteIndex":0},"schema":"https://github.com/citation-style-language/schema/raw/master/csl-citation.json"}</w:instrText>
      </w:r>
      <w:r w:rsidR="00D215F7">
        <w:fldChar w:fldCharType="separate"/>
      </w:r>
      <w:r w:rsidR="00D215F7" w:rsidRPr="00D215F7">
        <w:rPr>
          <w:noProof/>
        </w:rPr>
        <w:t>(</w:t>
      </w:r>
      <w:proofErr w:type="spellStart"/>
      <w:r w:rsidR="00D215F7" w:rsidRPr="00D215F7">
        <w:rPr>
          <w:noProof/>
        </w:rPr>
        <w:t>Belloni</w:t>
      </w:r>
      <w:proofErr w:type="spellEnd"/>
      <w:r w:rsidR="00D215F7" w:rsidRPr="00D215F7">
        <w:rPr>
          <w:noProof/>
        </w:rPr>
        <w:t xml:space="preserve"> et al. 2018)</w:t>
      </w:r>
      <w:r w:rsidR="00D215F7">
        <w:fldChar w:fldCharType="end"/>
      </w:r>
      <w:r w:rsidR="00B52522">
        <w:t xml:space="preserve">. </w:t>
      </w:r>
    </w:p>
    <w:p w:rsidR="007C211E" w:rsidRDefault="000E13F5" w:rsidP="000E13F5">
      <w:r>
        <w:t xml:space="preserve">The scholarship awarding process is a process where a committee matches awards for many scholarships to many applicants. However, </w:t>
      </w:r>
      <w:r w:rsidR="00BE11FA">
        <w:t xml:space="preserve">different committees can desire </w:t>
      </w:r>
      <w:r>
        <w:t>different</w:t>
      </w:r>
      <w:r w:rsidR="007C211E">
        <w:t xml:space="preserve"> end goals but there are commonly wanted outcomes</w:t>
      </w:r>
      <w:r w:rsidR="000A366F">
        <w:t xml:space="preserve"> such as the student ranked are most deserving getting the most monetary awards</w:t>
      </w:r>
      <w:r>
        <w:t xml:space="preserve">. </w:t>
      </w:r>
      <w:r w:rsidR="00802CC9">
        <w:t>However,</w:t>
      </w:r>
      <w:r w:rsidR="007C211E">
        <w:t xml:space="preserve"> due to some quirks in the scholarship awarding process such as differing scholarship award amounts and not all student being eligible for all scholarships, some basic logical oddities can arise</w:t>
      </w:r>
      <w:r w:rsidR="00802CC9">
        <w:t xml:space="preserve"> when one looks at the final results after awarding multiple scholarships</w:t>
      </w:r>
      <w:r w:rsidR="007C211E">
        <w:t xml:space="preserve">. These include having higher ranked student receiving less than lower ranked students or no awards at all. </w:t>
      </w:r>
    </w:p>
    <w:p w:rsidR="00802CC9" w:rsidRDefault="00802CC9" w:rsidP="000E13F5">
      <w:r>
        <w:t xml:space="preserve">To combat this problem, I explore seven </w:t>
      </w:r>
      <w:r w:rsidR="00FB2B23">
        <w:t xml:space="preserve">scholarship matching </w:t>
      </w:r>
      <w:r>
        <w:t>algorithms and see how they compare when run in tandem</w:t>
      </w:r>
      <w:r w:rsidR="000A366F">
        <w:t xml:space="preserve"> to determine if they can fix these common pitfalls</w:t>
      </w:r>
      <w:r>
        <w:t xml:space="preserve">. These algorithms are based on common practices for awarding committees such as merit based, split based, minimum awards, and maximum total awarding for students. I implement these seven algorithms in a MS-SQL Database with a normalized version based on the work of </w:t>
      </w:r>
      <w:proofErr w:type="spellStart"/>
      <w:r>
        <w:t>Codd</w:t>
      </w:r>
      <w:proofErr w:type="spellEnd"/>
      <w:r w:rsidR="00680855">
        <w:t xml:space="preserve"> </w:t>
      </w:r>
      <w:r w:rsidR="00680855">
        <w:fldChar w:fldCharType="begin" w:fldLock="1"/>
      </w:r>
      <w:r w:rsidR="00336ED4">
        <w:instrText>ADDIN CSL_CITATION {"citationItems":[{"id":"ITEM-1","itemData":{"ISBN":"0201141922","PMID":"1917145","abstract":"From the Preface (See Front Matter for full Preface) An important adjunct to precision is a sound theoretical foundation. The relational model is solidly based on two parts of mathematics: firstorder predicate logic and the theory of relations. This book, however, does not dwell on the theoretical foundations, but rather on all the features of the relational model that I now perceive as important for database users, and therefore for DBMS vendors. My perceptions result from 20 years of practical experience in computing and data processing (chiefly, but not exclusively, with large-scale customers of IBM), followed by another 20 years of research. I believe that this is the first book to deal exclusively with the relational approach. It does, however, include design principles in Chapters 21 and 22. It is also the first book on the relational model by the originator of that model. All the ideas in the relational model described in this book are mine, except in cases where I explicitly credit someone else. In developing the relational model, I have tried to follow Einstein's advice, \"Make it as simple as possible, but no simpler.\" I believe that in the last clause he was discouraging the pursuit of simplicity to the extent of distorting reality. So why does the book contain 30 chapters and two appendixes? To answer this question, it is necessary to look at the history of research and development of the relational model.","author":[{"dropping-particle":"","family":"Codd","given":"E F","non-dropping-particle":"","parse-names":false,"suffix":""}],"container-title":"Database","id":"ITEM-1","issued":{"date-parts":[["1990"]]},"number-of-pages":"538","title":"The Relational Model for Database Management : Version 2","type":"book"},"uris":["http://www.mendeley.com/documents/?uuid=a8c100db-7ab6-4ce5-bfaa-985c7ca7837e"]}],"mendeley":{"formattedCitation":"(Codd 1990)","plainTextFormattedCitation":"(Codd 1990)","previouslyFormattedCitation":"(Codd 1990)"},"properties":{"noteIndex":0},"schema":"https://github.com/citation-style-language/schema/raw/master/csl-citation.json"}</w:instrText>
      </w:r>
      <w:r w:rsidR="00680855">
        <w:fldChar w:fldCharType="separate"/>
      </w:r>
      <w:r w:rsidR="00680855" w:rsidRPr="00680855">
        <w:rPr>
          <w:noProof/>
        </w:rPr>
        <w:t>(Codd 1990)</w:t>
      </w:r>
      <w:r w:rsidR="00680855">
        <w:fldChar w:fldCharType="end"/>
      </w:r>
      <w:r>
        <w:t xml:space="preserve"> and a </w:t>
      </w:r>
      <w:proofErr w:type="spellStart"/>
      <w:r>
        <w:t>denormalized</w:t>
      </w:r>
      <w:proofErr w:type="spellEnd"/>
      <w:r>
        <w:t xml:space="preserve"> version which would allow other external scholarships easy input into the working of the algorithms. Once these seven algorithms are run, I can examine the results to look for logical consistencies that are being adhered to by using certain algorithms. There are three logical consistencies which I call the rational assumptions (RA) that be checked for each run of the seven algorithms. The end results is that a simple query can be run that can examine and decide which algorithm is best for the given data. </w:t>
      </w:r>
    </w:p>
    <w:p w:rsidR="00802CC9" w:rsidRDefault="00802CC9" w:rsidP="000E13F5">
      <w:r>
        <w:t xml:space="preserve">By implementing these algorithms with the SQL database language, it allows other languages with ODBC Drivers or native MS-SQL Drivers to hook into this work allowing to be easily expanded and commercialized in the future. </w:t>
      </w:r>
    </w:p>
    <w:p w:rsidR="007C211E" w:rsidRDefault="007C211E" w:rsidP="00503091"/>
    <w:p w:rsidR="00503091" w:rsidRDefault="00503091" w:rsidP="00503091">
      <w:pPr>
        <w:pStyle w:val="Heading1"/>
      </w:pPr>
      <w:r>
        <w:t>Related Work</w:t>
      </w:r>
    </w:p>
    <w:p w:rsidR="00AA1C9B" w:rsidRDefault="004D1283" w:rsidP="00503091">
      <w:r>
        <w:t xml:space="preserve">Matching and optimization algorithms have </w:t>
      </w:r>
      <w:r w:rsidR="00262674">
        <w:t>been used as a subject of research often.</w:t>
      </w:r>
      <w:r>
        <w:t xml:space="preserve"> </w:t>
      </w:r>
      <w:r w:rsidR="0016220C">
        <w:t>One of the most common cited is the Gale-Shapley algorithm</w:t>
      </w:r>
      <w:r w:rsidR="00336ED4">
        <w:t xml:space="preserve"> </w:t>
      </w:r>
      <w:r w:rsidR="00336ED4">
        <w:fldChar w:fldCharType="begin" w:fldLock="1"/>
      </w:r>
      <w:r w:rsidR="00336ED4">
        <w:instrText>ADDIN CSL_CITATION {"citationItems":[{"id":"ITEM-1","itemData":{"abstract":"W e study strategic issues in the Gale-Shapley stable marriage model. In the first part of the paper, we derive the optimal cheating strategy and show that it is not always possible for a woman to recover her women-optimal stable partner from the men-optimal stable matching mechanism when she can only cheat by permuting her preferences. In fact, we show, using simulation, that the chances that a woman can benefit from cheating are slim. In the second part of the paper, we consider a two-sided matching market found in Singapore. We study the matching mechanism used by the Ministry of Education (MOE) in the placement of primary six students in secondary schools, and discuss why the current method has limited success in accommodating the preferences of the students, and the spe-cific needs of the schools (in terms of the \" mix \" of admitted students). Using insights from the first part of the paper, we show that stable matching mechanisms are more appropriate in this matching market and explain why the strategic behavior of the students need not be a major concern.","author":[{"dropping-particle":"","family":"Teo","given":"Chung-Piaw","non-dropping-particle":"","parse-names":false,"suffix":""},{"dropping-particle":"","family":"Sethuraman","given":"Jay","non-dropping-particle":"","parse-names":false,"suffix":""},{"dropping-particle":"","family":"Tan","given":"Wee-Peng","non-dropping-particle":"","parse-names":false,"suffix":""}],"id":"ITEM-1","issued":{"date-parts":[["0"]]},"title":"Gale-Shapley Stable Marriage Problem Revisited: Strategic Issues and Applications","type":"article-journal"},"uris":["http://www.mendeley.com/documents/?uuid=bc78bfe3-ac71-3862-9223-3208f23235cf"]},{"id":"ITEM-2","itemData":{"abstract":"This year{\\rq}s Prize to Lloyd Shapley and Alvin Roth extends from abstract theory developed in the 1960s, over empirical work in the 1980s, to ongoing efforts to find practical solutions to real-world problems. Examples include the assignment of new doctors to hospitals, students to schools, and human organs for transplant to recipients. Lloyd Shapley made the early theoretical contributions, which were unexpectedly adopted two decades later when Alvin Roth investigated the market for U.S. doctors. His findings generated further analytical developments, as well as practical design of market institutions.","author":[{"dropping-particle":"","family":"Shapley","given":"L","non-dropping-particle":"","parse-names":false,"suffix":""},{"dropping-particle":"","family":"Roth","given":"A","non-dropping-particle":"","parse-names":false,"suffix":""}],"id":"ITEM-2","issued":{"date-parts":[["2012"]]},"page":"5 pp.","title":"Stable matching: Theory, evidence, and practical design.","type":"article-journal"},"uris":["http://www.mendeley.com/documents/?uuid=b7426548-2ac5-43a9-9f22-5561c09214ee"]}],"mendeley":{"formattedCitation":"(Teo, Sethuraman, and Tan 2018; Shapley and Roth 2012)","plainTextFormattedCitation":"(Teo, Sethuraman, and Tan 2018; Shapley and Roth 2012)","previouslyFormattedCitation":"(Teo, Sethuraman, and Tan 2018; Shapley and Roth 2012)"},"properties":{"noteIndex":0},"schema":"https://github.com/citation-style-language/schema/raw/master/csl-citation.json"}</w:instrText>
      </w:r>
      <w:r w:rsidR="00336ED4">
        <w:fldChar w:fldCharType="separate"/>
      </w:r>
      <w:r w:rsidR="00336ED4" w:rsidRPr="00336ED4">
        <w:rPr>
          <w:noProof/>
        </w:rPr>
        <w:t>(Teo, Sethuraman, and Tan 2018; Shapley and Roth 2012)</w:t>
      </w:r>
      <w:r w:rsidR="00336ED4">
        <w:fldChar w:fldCharType="end"/>
      </w:r>
      <w:r w:rsidR="00AA1C9B">
        <w:t xml:space="preserve">. </w:t>
      </w:r>
      <w:r w:rsidR="00DF6D46">
        <w:t>This work has considered important enough to help the author receive a Nobel Peace Prize in Economics.</w:t>
      </w:r>
      <w:r w:rsidR="00DF6D46">
        <w:fldChar w:fldCharType="begin" w:fldLock="1"/>
      </w:r>
      <w:r w:rsidR="00DF6D46">
        <w:instrText>ADDIN CSL_CITATION {"citationItems":[{"id":"ITEM-1","itemData":{"abstract":"This year's Prize to Lloyd Shapley and Alvin Roth extends from abstract theory developed in the 1960s, over empirical work in the 1980s, to ongoing efforts to find practical solutions to real-world prob-lems. Examples include the assignment of new doctors to hospitals, students to schools, and human organs for transplant to recipients. Lloyd Shapley made the early theoretical contributions, which were unexpectedly adopted two decades later when Alvin Roth investigated the market for U.S. doctors. His findings generated further analytical developments, as well as practical design of market institutions. Traditional economic analysis studies markets where prices adjust so that supply equals demand. Both theory and practice show that markets function well in many cases. But in some situations, the standard market mechanism encounters problems, and there are cases where prices cannot be used at all to allocate resources. For example, many schools and universities are prevented from charging tuition fees and, in the case of human organs for transplants, monetary payments are ruled out on ethical grounds. Yet, in these – and many other – cases, an allocation has to be made. How do such processes actually work, and when is the outcome efficient? Matching theory","author":[{"dropping-particle":"","family":"Nobel Price Committee","given":"","non-dropping-particle":"","parse-names":false,"suffix":""}],"id":"ITEM-1","issued":{"date-parts":[["0"]]},"title":"Stable matching: Theory, evidence and practical design","type":"report"},"uris":["http://www.mendeley.com/documents/?uuid=d8873d99-dd3c-3c50-b49e-95f289e1a11c"]}],"mendeley":{"formattedCitation":"(Nobel Price Committee 2017)","plainTextFormattedCitation":"(Nobel Price Committee 2017)","previouslyFormattedCitation":"(Nobel Price Committee 2017)"},"properties":{"noteIndex":0},"schema":"https://github.com/citation-style-language/schema/raw/master/csl-citation.json"}</w:instrText>
      </w:r>
      <w:r w:rsidR="00DF6D46">
        <w:fldChar w:fldCharType="separate"/>
      </w:r>
      <w:r w:rsidR="00DF6D46" w:rsidRPr="00262674">
        <w:rPr>
          <w:noProof/>
        </w:rPr>
        <w:t>(Nobel Price Committee 2017)</w:t>
      </w:r>
      <w:r w:rsidR="00DF6D46">
        <w:fldChar w:fldCharType="end"/>
      </w:r>
      <w:r w:rsidR="00DF6D46">
        <w:t xml:space="preserve"> </w:t>
      </w:r>
      <w:r w:rsidR="00AA1C9B">
        <w:t xml:space="preserve">However, this work has optimized information based on economic related goals such as the stability of matches </w:t>
      </w:r>
      <w:r w:rsidR="00AA1C9B">
        <w:fldChar w:fldCharType="begin" w:fldLock="1"/>
      </w:r>
      <w:r w:rsidR="00AA1C9B">
        <w:instrText>ADDIN CSL_CITATION {"citationItems":[{"id":"ITEM-1","itemData":{"abstract":"Student admissions, for both secondary and higher education in Hungary, are organised by centralised matching schemes. The program for secondary schools is based on the original model and algorithm of Gale and Shapley, which makes this application especially interesting. The program for higher education is more complex; the model has several special features, but the core of the algorithm is the same. Besides presenting these applications, we study one important aspect of the higher education scheme, the solution concept of score-limit. Here, we formulate appropriate stability criteria that take score-limit into account and then we prove that the existing algorithms that are used/have been used produce matchings that are stable according to these criteria. Therefore, we show that the results of Gale and Shapley apply for the generalised model as well, namely, the applicant/college-oriented algorithms produce stable score-limits, moreover these solutions are the best/worst possible stable score-limits for the applicants.","author":[{"dropping-particle":"","family":"Biró","given":"Péter","non-dropping-particle":"","parse-names":false,"suffix":""}],"id":"ITEM-1","issued":{"date-parts":[["0"]]},"title":"Student Admissions in Hungary as Gale and Shapley Envisaged","type":"article-journal"},"uris":["http://www.mendeley.com/documents/?uuid=f2dce66f-f1c7-3861-807a-7a7c18497dae"]}],"mendeley":{"formattedCitation":"(Biró 2018)","plainTextFormattedCitation":"(Biró 2018)","previouslyFormattedCitation":"(Biró 2018)"},"properties":{"noteIndex":0},"schema":"https://github.com/citation-style-language/schema/raw/master/csl-citation.json"}</w:instrText>
      </w:r>
      <w:r w:rsidR="00AA1C9B">
        <w:fldChar w:fldCharType="separate"/>
      </w:r>
      <w:r w:rsidR="00AA1C9B" w:rsidRPr="00F712FB">
        <w:rPr>
          <w:noProof/>
        </w:rPr>
        <w:t>(Biró 2018)</w:t>
      </w:r>
      <w:r w:rsidR="00AA1C9B">
        <w:fldChar w:fldCharType="end"/>
      </w:r>
      <w:r w:rsidR="00AA1C9B">
        <w:t>.</w:t>
      </w:r>
      <w:r w:rsidR="00262674">
        <w:t xml:space="preserve"> </w:t>
      </w:r>
    </w:p>
    <w:p w:rsidR="00AA1C9B" w:rsidRDefault="00AA1C9B" w:rsidP="00503091">
      <w:r>
        <w:t>Some of the work</w:t>
      </w:r>
      <w:r w:rsidR="00411CB2">
        <w:t xml:space="preserve"> around matching algorithms</w:t>
      </w:r>
      <w:r>
        <w:t xml:space="preserve"> looks </w:t>
      </w:r>
      <w:r w:rsidR="00411CB2">
        <w:t>into using it</w:t>
      </w:r>
      <w:r w:rsidR="00336ED4">
        <w:t xml:space="preserve"> for </w:t>
      </w:r>
      <w:r w:rsidR="00F732BA">
        <w:t>school</w:t>
      </w:r>
      <w:r w:rsidR="00336ED4">
        <w:t xml:space="preserve"> admissions </w:t>
      </w:r>
      <w:r w:rsidR="00336ED4">
        <w:fldChar w:fldCharType="begin" w:fldLock="1"/>
      </w:r>
      <w:r w:rsidR="00262674">
        <w:instrText>ADDIN CSL_CITATION {"citationItems":[{"id":"ITEM-1","itemData":{"abstract":"Student admissions, for both secondary and higher education in Hungary, are organised by centralised matching schemes. The program for secondary schools is based on the original model and algorithm of Gale and Shapley, which makes this application especially interesting. The program for higher education is more complex; the model has several special features, but the core of the algorithm is the same. Besides presenting these applications, we study one important aspect of the higher education scheme, the solution concept of score-limit. Here, we formulate appropriate stability criteria that take score-limit into account and then we prove that the existing algorithms that are used/have been used produce matchings that are stable according to these criteria. Therefore, we show that the results of Gale and Shapley apply for the generalised model as well, namely, the applicant/college-oriented algorithms produce stable score-limits, moreover these solutions are the best/worst possible stable score-limits for the applicants.","author":[{"dropping-particle":"","family":"Biró","given":"Péter","non-dropping-particle":"","parse-names":false,"suffix":""}],"id":"ITEM-1","issued":{"date-parts":[["0"]]},"title":"Student Admissions in Hungary as Gale and Shapley Envisaged","type":"article-journal"},"uris":["http://www.mendeley.com/documents/?uuid=f2dce66f-f1c7-3861-807a-7a7c18497dae"]},{"id":"ITEM-2","itemData":{"author":[{"dropping-particle":"","family":"Gale, D and Shapley","given":"L.S.","non-dropping-particle":"","parse-names":false,"suffix":""}],"id":"ITEM-2","issued":{"date-parts":[["1960"]]},"title":"College Admissions And The Stability of Marriage","type":"report"},"uris":["http://www.mendeley.com/documents/?uuid=cbd42754-5b44-3a3c-9c2b-97f1933cd1bd"]},{"id":"ITEM-3","itemData":{"abstract":"W e study strategic issues in the Gale-Shapley stable marriage model. In the first part of the paper, we derive the optimal cheating strategy and show that it is not always possible for a woman to recover her women-optimal stable partner from the men-optimal stable matching mechanism when she can only cheat by permuting her preferences. In fact, we show, using simulation, that the chances that a woman can benefit from cheating are slim. In the second part of the paper, we consider a two-sided matching market found in Singapore. We study the matching mechanism used by the Ministry of Education (MOE) in the placement of primary six students in secondary schools, and discuss why the current method has limited success in accommodating the preferences of the students, and the spe-cific needs of the schools (in terms of the \" mix \" of admitted students). Using insights from the first part of the paper, we show that stable matching mechanisms are more appropriate in this matching market and explain why the strategic behavior of the students need not be a major concern.","author":[{"dropping-particle":"","family":"Teo","given":"Chung-Piaw","non-dropping-particle":"","parse-names":false,"suffix":""},{"dropping-particle":"","family":"Sethuraman","given":"Jay","non-dropping-particle":"","parse-names":false,"suffix":""},{"dropping-particle":"","family":"Tan","given":"Wee-Peng","non-dropping-particle":"","parse-names":false,"suffix":""}],"id":"ITEM-3","issued":{"date-parts":[["0"]]},"title":"Gale-Shapley Stable Marriage Problem Revisited: Strategic Issues and Applications","type":"article-journal"},"uris":["http://www.mendeley.com/documents/?uuid=bc78bfe3-ac71-3862-9223-3208f23235cf"]}],"mendeley":{"formattedCitation":"(Biró 2018; Gale, D and Shapley 1960; Teo, Sethuraman, and Tan 2018)","plainTextFormattedCitation":"(Biró 2018; Gale, D and Shapley 1960; Teo, Sethuraman, and Tan 2018)","previouslyFormattedCitation":"(Biró 2018; Gale, D and Shapley 1960; Teo, Sethuraman, and Tan 2018)"},"properties":{"noteIndex":0},"schema":"https://github.com/citation-style-language/schema/raw/master/csl-citation.json"}</w:instrText>
      </w:r>
      <w:r w:rsidR="00336ED4">
        <w:fldChar w:fldCharType="separate"/>
      </w:r>
      <w:r w:rsidR="00262674" w:rsidRPr="00262674">
        <w:rPr>
          <w:noProof/>
        </w:rPr>
        <w:t>(Biró 2018; Gale, D and Shapley 1960; Teo, Sethuraman, and Tan 2018)</w:t>
      </w:r>
      <w:r w:rsidR="00336ED4">
        <w:fldChar w:fldCharType="end"/>
      </w:r>
      <w:r w:rsidR="00336ED4">
        <w:t xml:space="preserve"> </w:t>
      </w:r>
      <w:r w:rsidR="00DF6D46">
        <w:t xml:space="preserve">The original paper by Gale and Shapley looked into college admissions and showed the algorithm would be a stable solution </w:t>
      </w:r>
      <w:r w:rsidR="00DF6D46">
        <w:fldChar w:fldCharType="begin" w:fldLock="1"/>
      </w:r>
      <w:r w:rsidR="00EE27B4">
        <w:instrText>ADDIN CSL_CITATION {"citationItems":[{"id":"ITEM-1","itemData":{"author":[{"dropping-particle":"","family":"Gale, D and Shapley","given":"L.S.","non-dropping-particle":"","parse-names":false,"suffix":""}],"id":"ITEM-1","issued":{"date-parts":[["1960"]]},"title":"College Admissions And The Stability of Marriage","type":"report"},"uris":["http://www.mendeley.com/documents/?uuid=cbd42754-5b44-3a3c-9c2b-97f1933cd1bd"]}],"mendeley":{"formattedCitation":"(Gale, D and Shapley 1960)","plainTextFormattedCitation":"(Gale, D and Shapley 1960)","previouslyFormattedCitation":"(Gale, D and Shapley 1960)"},"properties":{"noteIndex":0},"schema":"https://github.com/citation-style-language/schema/raw/master/csl-citation.json"}</w:instrText>
      </w:r>
      <w:r w:rsidR="00DF6D46">
        <w:fldChar w:fldCharType="separate"/>
      </w:r>
      <w:r w:rsidR="00DF6D46" w:rsidRPr="00DF6D46">
        <w:rPr>
          <w:noProof/>
        </w:rPr>
        <w:t xml:space="preserve">(Gale, D and Shapley </w:t>
      </w:r>
      <w:r w:rsidR="00DF6D46" w:rsidRPr="00DF6D46">
        <w:rPr>
          <w:noProof/>
        </w:rPr>
        <w:lastRenderedPageBreak/>
        <w:t>1960)</w:t>
      </w:r>
      <w:r w:rsidR="00DF6D46">
        <w:fldChar w:fldCharType="end"/>
      </w:r>
      <w:r w:rsidR="00DF6D46">
        <w:t>.</w:t>
      </w:r>
      <w:r w:rsidR="00F732BA">
        <w:t>Brio looks at matching in Hungary which has a centralized system for matching.</w:t>
      </w:r>
      <w:r w:rsidR="00F732BA">
        <w:fldChar w:fldCharType="begin" w:fldLock="1"/>
      </w:r>
      <w:r w:rsidR="00262674">
        <w:instrText>ADDIN CSL_CITATION {"citationItems":[{"id":"ITEM-1","itemData":{"abstract":"Student admissions, for both secondary and higher education in Hungary, are organised by centralised matching schemes. The program for secondary schools is based on the original model and algorithm of Gale and Shapley, which makes this application especially interesting. The program for higher education is more complex; the model has several special features, but the core of the algorithm is the same. Besides presenting these applications, we study one important aspect of the higher education scheme, the solution concept of score-limit. Here, we formulate appropriate stability criteria that take score-limit into account and then we prove that the existing algorithms that are used/have been used produce matchings that are stable according to these criteria. Therefore, we show that the results of Gale and Shapley apply for the generalised model as well, namely, the applicant/college-oriented algorithms produce stable score-limits, moreover these solutions are the best/worst possible stable score-limits for the applicants.","author":[{"dropping-particle":"","family":"Biró","given":"Péter","non-dropping-particle":"","parse-names":false,"suffix":""}],"id":"ITEM-1","issued":{"date-parts":[["0"]]},"title":"Student Admissions in Hungary as Gale and Shapley Envisaged","type":"article-journal"},"uris":["http://www.mendeley.com/documents/?uuid=f2dce66f-f1c7-3861-807a-7a7c18497dae"]}],"mendeley":{"formattedCitation":"(Biró 2018)","plainTextFormattedCitation":"(Biró 2018)","previouslyFormattedCitation":"(Biró 2018)"},"properties":{"noteIndex":0},"schema":"https://github.com/citation-style-language/schema/raw/master/csl-citation.json"}</w:instrText>
      </w:r>
      <w:r w:rsidR="00F732BA">
        <w:fldChar w:fldCharType="separate"/>
      </w:r>
      <w:r w:rsidR="00F732BA" w:rsidRPr="00F732BA">
        <w:rPr>
          <w:noProof/>
        </w:rPr>
        <w:t>(</w:t>
      </w:r>
      <w:proofErr w:type="spellStart"/>
      <w:r w:rsidR="00F732BA" w:rsidRPr="00F732BA">
        <w:rPr>
          <w:noProof/>
        </w:rPr>
        <w:t>Biró</w:t>
      </w:r>
      <w:proofErr w:type="spellEnd"/>
      <w:r w:rsidR="00F732BA" w:rsidRPr="00F732BA">
        <w:rPr>
          <w:noProof/>
        </w:rPr>
        <w:t xml:space="preserve"> 2018)</w:t>
      </w:r>
      <w:r w:rsidR="00F732BA">
        <w:fldChar w:fldCharType="end"/>
      </w:r>
      <w:r w:rsidR="00262674">
        <w:t xml:space="preserve"> The goal of this paper was to verify that the matchings are stable </w:t>
      </w:r>
      <w:r w:rsidR="00262674">
        <w:fldChar w:fldCharType="begin" w:fldLock="1"/>
      </w:r>
      <w:r w:rsidR="00262674">
        <w:instrText>ADDIN CSL_CITATION {"citationItems":[{"id":"ITEM-1","itemData":{"abstract":"Student admissions, for both secondary and higher education in Hungary, are organised by centralised matching schemes. The program for secondary schools is based on the original model and algorithm of Gale and Shapley, which makes this application especially interesting. The program for higher education is more complex; the model has several special features, but the core of the algorithm is the same. Besides presenting these applications, we study one important aspect of the higher education scheme, the solution concept of score-limit. Here, we formulate appropriate stability criteria that take score-limit into account and then we prove that the existing algorithms that are used/have been used produce matchings that are stable according to these criteria. Therefore, we show that the results of Gale and Shapley apply for the generalised model as well, namely, the applicant/college-oriented algorithms produce stable score-limits, moreover these solutions are the best/worst possible stable score-limits for the applicants.","author":[{"dropping-particle":"","family":"Biró","given":"Péter","non-dropping-particle":"","parse-names":false,"suffix":""}],"id":"ITEM-1","issued":{"date-parts":[["0"]]},"title":"Student Admissions in Hungary as Gale and Shapley Envisaged","type":"article-journal"},"uris":["http://www.mendeley.com/documents/?uuid=f2dce66f-f1c7-3861-807a-7a7c18497dae"]}],"mendeley":{"formattedCitation":"(Biró 2018)","plainTextFormattedCitation":"(Biró 2018)","previouslyFormattedCitation":"(Biró 2018)"},"properties":{"noteIndex":0},"schema":"https://github.com/citation-style-language/schema/raw/master/csl-citation.json"}</w:instrText>
      </w:r>
      <w:r w:rsidR="00262674">
        <w:fldChar w:fldCharType="separate"/>
      </w:r>
      <w:r w:rsidR="00262674" w:rsidRPr="00262674">
        <w:rPr>
          <w:noProof/>
        </w:rPr>
        <w:t>(Biró 2018)</w:t>
      </w:r>
      <w:r w:rsidR="00262674">
        <w:fldChar w:fldCharType="end"/>
      </w:r>
      <w:r w:rsidR="00262674">
        <w:t xml:space="preserve">. </w:t>
      </w:r>
      <w:proofErr w:type="spellStart"/>
      <w:r w:rsidR="00262674">
        <w:t>Teo</w:t>
      </w:r>
      <w:proofErr w:type="spellEnd"/>
      <w:r w:rsidR="00262674">
        <w:t xml:space="preserve"> et al look into the school assignment process in Singapore </w:t>
      </w:r>
      <w:r w:rsidR="00262674">
        <w:fldChar w:fldCharType="begin" w:fldLock="1"/>
      </w:r>
      <w:r w:rsidR="00262674">
        <w:instrText>ADDIN CSL_CITATION {"citationItems":[{"id":"ITEM-1","itemData":{"abstract":"W e study strategic issues in the Gale-Shapley stable marriage model. In the first part of the paper, we derive the optimal cheating strategy and show that it is not always possible for a woman to recover her women-optimal stable partner from the men-optimal stable matching mechanism when she can only cheat by permuting her preferences. In fact, we show, using simulation, that the chances that a woman can benefit from cheating are slim. In the second part of the paper, we consider a two-sided matching market found in Singapore. We study the matching mechanism used by the Ministry of Education (MOE) in the placement of primary six students in secondary schools, and discuss why the current method has limited success in accommodating the preferences of the students, and the spe-cific needs of the schools (in terms of the \" mix \" of admitted students). Using insights from the first part of the paper, we show that stable matching mechanisms are more appropriate in this matching market and explain why the strategic behavior of the students need not be a major concern.","author":[{"dropping-particle":"","family":"Teo","given":"Chung-Piaw","non-dropping-particle":"","parse-names":false,"suffix":""},{"dropping-particle":"","family":"Sethuraman","given":"Jay","non-dropping-particle":"","parse-names":false,"suffix":""},{"dropping-particle":"","family":"Tan","given":"Wee-Peng","non-dropping-particle":"","parse-names":false,"suffix":""}],"id":"ITEM-1","issued":{"date-parts":[["0"]]},"title":"Gale-Shapley Stable Marriage Problem Revisited: Strategic Issues and Applications","type":"article-journal"},"uris":["http://www.mendeley.com/documents/?uuid=bc78bfe3-ac71-3862-9223-3208f23235cf"]}],"mendeley":{"formattedCitation":"(Teo, Sethuraman, and Tan 2018)","plainTextFormattedCitation":"(Teo, Sethuraman, and Tan 2018)","previouslyFormattedCitation":"(Teo, Sethuraman, and Tan 2018)"},"properties":{"noteIndex":0},"schema":"https://github.com/citation-style-language/schema/raw/master/csl-citation.json"}</w:instrText>
      </w:r>
      <w:r w:rsidR="00262674">
        <w:fldChar w:fldCharType="separate"/>
      </w:r>
      <w:r w:rsidR="00262674" w:rsidRPr="00262674">
        <w:rPr>
          <w:noProof/>
        </w:rPr>
        <w:t>(Teo, Sethuraman, and Tan 2018)</w:t>
      </w:r>
      <w:r w:rsidR="00262674">
        <w:fldChar w:fldCharType="end"/>
      </w:r>
      <w:r w:rsidR="00262674">
        <w:t>. They find that the current process is not optimal and how the algorith</w:t>
      </w:r>
      <w:r w:rsidR="00DF6D46">
        <w:t>m can better match the students</w:t>
      </w:r>
      <w:r w:rsidR="00262674">
        <w:t xml:space="preserve"> </w:t>
      </w:r>
      <w:r w:rsidR="00262674">
        <w:fldChar w:fldCharType="begin" w:fldLock="1"/>
      </w:r>
      <w:r w:rsidR="00262674">
        <w:instrText>ADDIN CSL_CITATION {"citationItems":[{"id":"ITEM-1","itemData":{"abstract":"W e study strategic issues in the Gale-Shapley stable marriage model. In the first part of the paper, we derive the optimal cheating strategy and show that it is not always possible for a woman to recover her women-optimal stable partner from the men-optimal stable matching mechanism when she can only cheat by permuting her preferences. In fact, we show, using simulation, that the chances that a woman can benefit from cheating are slim. In the second part of the paper, we consider a two-sided matching market found in Singapore. We study the matching mechanism used by the Ministry of Education (MOE) in the placement of primary six students in secondary schools, and discuss why the current method has limited success in accommodating the preferences of the students, and the spe-cific needs of the schools (in terms of the \" mix \" of admitted students). Using insights from the first part of the paper, we show that stable matching mechanisms are more appropriate in this matching market and explain why the strategic behavior of the students need not be a major concern.","author":[{"dropping-particle":"","family":"Teo","given":"Chung-Piaw","non-dropping-particle":"","parse-names":false,"suffix":""},{"dropping-particle":"","family":"Sethuraman","given":"Jay","non-dropping-particle":"","parse-names":false,"suffix":""},{"dropping-particle":"","family":"Tan","given":"Wee-Peng","non-dropping-particle":"","parse-names":false,"suffix":""}],"id":"ITEM-1","issued":{"date-parts":[["0"]]},"title":"Gale-Shapley Stable Marriage Problem Revisited: Strategic Issues and Applications","type":"article-journal"},"uris":["http://www.mendeley.com/documents/?uuid=bc78bfe3-ac71-3862-9223-3208f23235cf"]}],"mendeley":{"formattedCitation":"(Teo, Sethuraman, and Tan 2018)","plainTextFormattedCitation":"(Teo, Sethuraman, and Tan 2018)","previouslyFormattedCitation":"(Teo, Sethuraman, and Tan 2018)"},"properties":{"noteIndex":0},"schema":"https://github.com/citation-style-language/schema/raw/master/csl-citation.json"}</w:instrText>
      </w:r>
      <w:r w:rsidR="00262674">
        <w:fldChar w:fldCharType="separate"/>
      </w:r>
      <w:r w:rsidR="00262674" w:rsidRPr="00262674">
        <w:rPr>
          <w:noProof/>
        </w:rPr>
        <w:t>(Teo, Sethuraman, and Tan 2018)</w:t>
      </w:r>
      <w:r w:rsidR="00262674">
        <w:fldChar w:fldCharType="end"/>
      </w:r>
      <w:r w:rsidR="00DF6D46">
        <w:t xml:space="preserve"> which was the original contention of the 1960 paper by Gale and Shapley. </w:t>
      </w:r>
    </w:p>
    <w:p w:rsidR="00B05EF1" w:rsidRDefault="00B05EF1" w:rsidP="00503091">
      <w:r>
        <w:t>However, Alvin Roth has noted that “some important properties of the problem of the marriage problem, do not, as previously believed, carry over to the college admission problem.”</w:t>
      </w:r>
      <w:r w:rsidR="00DE36C2">
        <w:fldChar w:fldCharType="begin" w:fldLock="1"/>
      </w:r>
      <w:r w:rsidR="00DE36C2">
        <w:instrText>ADDIN CSL_CITATION {"citationItems":[{"id":"ITEM-1","itemData":{"author":[{"dropping-particle":"","family":"Roth","given":"","non-dropping-particle":"","parse-names":false,"suffix":""},{"dropping-particle":"","family":"Sotomayor","given":"A E","non-dropping-particle":"","parse-names":false,"suffix":""}],"container-title":"Econometrica","id":"ITEM-1","issue":"3","issued":{"date-parts":[["1989"]]},"title":"The College Admissions Problem Revisted","type":"article-journal","volume":"57"},"uris":["http://www.mendeley.com/documents/?uuid=b86fa5f6-730e-355c-8ef2-c21efa89fdcf"]}],"mendeley":{"formattedCitation":"(Roth and Sotomayor 1989)","plainTextFormattedCitation":"(Roth and Sotomayor 1989)","previouslyFormattedCitation":"(Roth and Sotomayor 1989)"},"properties":{"noteIndex":0},"schema":"https://github.com/citation-style-language/schema/raw/master/csl-citation.json"}</w:instrText>
      </w:r>
      <w:r w:rsidR="00DE36C2">
        <w:fldChar w:fldCharType="separate"/>
      </w:r>
      <w:r w:rsidR="00DE36C2" w:rsidRPr="00DE36C2">
        <w:rPr>
          <w:noProof/>
        </w:rPr>
        <w:t>(Roth and Sotomayor 1989)</w:t>
      </w:r>
      <w:r w:rsidR="00DE36C2">
        <w:fldChar w:fldCharType="end"/>
      </w:r>
      <w:r w:rsidR="00DE36C2">
        <w:t xml:space="preserve"> His work improving upon the work was why he was awarded the Nobel Prize also. </w:t>
      </w:r>
      <w:r w:rsidR="00DE36C2">
        <w:fldChar w:fldCharType="begin" w:fldLock="1"/>
      </w:r>
      <w:r w:rsidR="009A469A">
        <w:instrText>ADDIN CSL_CITATION {"citationItems":[{"id":"ITEM-1","itemData":{"URL":"https://www.nobelprize.org/nobel_prizes/economic-sciences/laureates/2012/press.html","accessed":{"date-parts":[["2018","7","10"]]},"author":[{"dropping-particle":"","family":"The Royal Swedish Academy of Sciences","given":"","non-dropping-particle":"","parse-names":false,"suffix":""}],"container-title":"Nobelprize.org","id":"ITEM-1","issued":{"date-parts":[["2002"]]},"title":"The prize in economic sciences 2002 - press release","type":"webpage"},"uris":["http://www.mendeley.com/documents/?uuid=fd7ee710-a7b1-3569-b49b-dad6b73fd582"]}],"mendeley":{"formattedCitation":"(The Royal Swedish Academy of Sciences 2002)","plainTextFormattedCitation":"(The Royal Swedish Academy of Sciences 2002)","previouslyFormattedCitation":"(The Royal Swedish Academy of Sciences 2002)"},"properties":{"noteIndex":0},"schema":"https://github.com/citation-style-language/schema/raw/master/csl-citation.json"}</w:instrText>
      </w:r>
      <w:r w:rsidR="00DE36C2">
        <w:fldChar w:fldCharType="separate"/>
      </w:r>
      <w:r w:rsidR="00DE36C2" w:rsidRPr="00DE36C2">
        <w:rPr>
          <w:noProof/>
        </w:rPr>
        <w:t>(The Royal Swedish Academy of Sciences 2002)</w:t>
      </w:r>
      <w:r w:rsidR="00DE36C2">
        <w:fldChar w:fldCharType="end"/>
      </w:r>
      <w:r>
        <w:t xml:space="preserve"> </w:t>
      </w:r>
    </w:p>
    <w:p w:rsidR="00DF6D46" w:rsidRDefault="00DF6D46" w:rsidP="00DF6D46">
      <w:r>
        <w:t xml:space="preserve">Matching algorithms can also lead to considerations of resource allocations. </w:t>
      </w:r>
      <w:r>
        <w:t xml:space="preserve">In the Stable Marriage Problem, the final goal is not any type of end allocation only that the final result will be stable. </w:t>
      </w:r>
      <w:r>
        <w:t xml:space="preserve"> </w:t>
      </w:r>
      <w:r w:rsidR="00BB49E2">
        <w:t xml:space="preserve"> </w:t>
      </w:r>
      <w:proofErr w:type="spellStart"/>
      <w:r w:rsidR="00BB49E2">
        <w:t>Belloni</w:t>
      </w:r>
      <w:proofErr w:type="spellEnd"/>
      <w:r w:rsidR="00BB49E2">
        <w:t xml:space="preserve"> et al look at the consequences of scholarship allocation on the college admissions process. </w:t>
      </w:r>
      <w:r w:rsidR="00DE36C2">
        <w:t>Their</w:t>
      </w:r>
      <w:r w:rsidR="00EE27B4">
        <w:t xml:space="preserve"> paper looks at the process of awarding a scholarship a price discrimination problem </w:t>
      </w:r>
      <w:r w:rsidR="00EE27B4">
        <w:fldChar w:fldCharType="begin" w:fldLock="1"/>
      </w:r>
      <w:r w:rsidR="00B05EF1">
        <w:instrText>ADDIN CSL_CITATION {"citationItems":[{"id":"ITEM-1","itemData":{"DOI":"10.1287/xxxx.0000.0000","abstract":"Each year in the post-secondary education industry schools offers admission to nearly 3 million new students and scholarships totalling nearly $100 billion. This problem represents a huge, previously understudied targeted marketing and price discrimination problem. This paper provides a solution tailored to this problem. This solution accounts for the key distinguishing feature of this industry–schools value the average features of the matriculating students such as percent female, percent from different regions of the world, average test scores, and average GPA. This goal to achieve a class with a desirable set of average characteristics greatly complicates the optimization problem and doesn't allow the application of standard approaches. We develop a new approach that solves this more complex optimization problem and also accounts for the Optimizer's Curse. In order to avoid the computationally untractable task of provably solving for the optimal policy, we calculate sharp upper bounds on the value of the optimal solution, which informs a heuristic search algorithm for feasible solutions. We then use conservative confidence intervals for the value of any policy to examine whether it is statistically distinguishable from the value of the optimal solution or other solutions. We test the approach in a field study of an MBA scholarship process and implement adjusted scholarship decisions. We demonstrate the methodology can generate statistically significant improvements over current management decisions and policies that are statistically indistinguishable from the true optimal solution. By comparing our solution to what management would do on its own, we provide insight into the nature of mistakes management made in this complex decision environment.","author":[{"dropping-particle":"","family":"Belloni","given":"Alexandre","non-dropping-particle":"","parse-names":false,"suffix":""},{"dropping-particle":"","family":"Lovett","given":"Mitchell J","non-dropping-particle":"","parse-names":false,"suffix":""},{"dropping-particle":"","family":"Boulding","given":"William","non-dropping-particle":"","parse-names":false,"suffix":""},{"dropping-particle":"","family":"Staelin","given":"Richard","non-dropping-particle":"","parse-names":false,"suffix":""}],"id":"ITEM-1","issued":{"date-parts":[["0"]]},"title":"Optimal Admission and Scholarship Decisions: Choosing Customized Marketing Offers to Attract a Desirable Mix of Customers","type":"article-journal"},"uris":["http://www.mendeley.com/documents/?uuid=ed32c1e8-bc49-3898-aad7-d3ba1326632f"]}],"mendeley":{"formattedCitation":"(Belloni et al. 2018)","plainTextFormattedCitation":"(Belloni et al. 2018)","previouslyFormattedCitation":"(Belloni et al. 2018)"},"properties":{"noteIndex":0},"schema":"https://github.com/citation-style-language/schema/raw/master/csl-citation.json"}</w:instrText>
      </w:r>
      <w:r w:rsidR="00EE27B4">
        <w:fldChar w:fldCharType="separate"/>
      </w:r>
      <w:r w:rsidR="00EE27B4" w:rsidRPr="00EE27B4">
        <w:rPr>
          <w:noProof/>
        </w:rPr>
        <w:t>(Belloni et al. 2018)</w:t>
      </w:r>
      <w:r w:rsidR="00EE27B4">
        <w:fldChar w:fldCharType="end"/>
      </w:r>
      <w:r w:rsidR="00DE36C2">
        <w:t xml:space="preserve"> They look beyond the matching problem and look at the distribution of the group as a whole as part of the problem needed to be understood. </w:t>
      </w:r>
      <w:r w:rsidR="009A469A">
        <w:t xml:space="preserve">The schools look at the final averages of the student body to be part of the judgement of how well the optimization has performed. </w:t>
      </w:r>
      <w:r w:rsidR="009A469A">
        <w:fldChar w:fldCharType="begin" w:fldLock="1"/>
      </w:r>
      <w:r w:rsidR="00D215F7">
        <w:instrText>ADDIN CSL_CITATION {"citationItems":[{"id":"ITEM-1","itemData":{"DOI":"10.1287/xxxx.0000.0000","abstract":"Each year in the post-secondary education industry schools offers admission to nearly 3 million new students and scholarships totalling nearly $100 billion. This problem represents a huge, previously understudied targeted marketing and price discrimination problem. This paper provides a solution tailored to this problem. This solution accounts for the key distinguishing feature of this industry–schools value the average features of the matriculating students such as percent female, percent from different regions of the world, average test scores, and average GPA. This goal to achieve a class with a desirable set of average characteristics greatly complicates the optimization problem and doesn't allow the application of standard approaches. We develop a new approach that solves this more complex optimization problem and also accounts for the Optimizer's Curse. In order to avoid the computationally untractable task of provably solving for the optimal policy, we calculate sharp upper bounds on the value of the optimal solution, which informs a heuristic search algorithm for feasible solutions. We then use conservative confidence intervals for the value of any policy to examine whether it is statistically distinguishable from the value of the optimal solution or other solutions. We test the approach in a field study of an MBA scholarship process and implement adjusted scholarship decisions. We demonstrate the methodology can generate statistically significant improvements over current management decisions and policies that are statistically indistinguishable from the true optimal solution. By comparing our solution to what management would do on its own, we provide insight into the nature of mistakes management made in this complex decision environment.","author":[{"dropping-particle":"","family":"Belloni","given":"Alexandre","non-dropping-particle":"","parse-names":false,"suffix":""},{"dropping-particle":"","family":"Lovett","given":"Mitchell J","non-dropping-particle":"","parse-names":false,"suffix":""},{"dropping-particle":"","family":"Boulding","given":"William","non-dropping-particle":"","parse-names":false,"suffix":""},{"dropping-particle":"","family":"Staelin","given":"Richard","non-dropping-particle":"","parse-names":false,"suffix":""}],"id":"ITEM-1","issued":{"date-parts":[["0"]]},"title":"Optimal Admission and Scholarship Decisions: Choosing Customized Marketing Offers to Attract a Desirable Mix of Customers","type":"article-journal"},"uris":["http://www.mendeley.com/documents/?uuid=ed32c1e8-bc49-3898-aad7-d3ba1326632f"]}],"mendeley":{"formattedCitation":"(Belloni et al. 2018)","plainTextFormattedCitation":"(Belloni et al. 2018)","previouslyFormattedCitation":"(Belloni et al. 2018)"},"properties":{"noteIndex":0},"schema":"https://github.com/citation-style-language/schema/raw/master/csl-citation.json"}</w:instrText>
      </w:r>
      <w:r w:rsidR="009A469A">
        <w:fldChar w:fldCharType="separate"/>
      </w:r>
      <w:r w:rsidR="009A469A" w:rsidRPr="009A469A">
        <w:rPr>
          <w:noProof/>
        </w:rPr>
        <w:t>(Belloni et al. 2018)</w:t>
      </w:r>
      <w:r w:rsidR="009A469A">
        <w:fldChar w:fldCharType="end"/>
      </w:r>
    </w:p>
    <w:p w:rsidR="00DF6D46" w:rsidRDefault="00AA1C9B" w:rsidP="00E01960">
      <w:r>
        <w:t xml:space="preserve">However, the most interesting and relevant to this paper is </w:t>
      </w:r>
      <w:proofErr w:type="spellStart"/>
      <w:r>
        <w:t>Rachmawati’s</w:t>
      </w:r>
      <w:proofErr w:type="spellEnd"/>
      <w:r>
        <w:t xml:space="preserve"> 2017 paper on matching student to scholarships at the University of Oklahoma. </w:t>
      </w:r>
      <w:r w:rsidR="00336ED4">
        <w:fldChar w:fldCharType="begin" w:fldLock="1"/>
      </w:r>
      <w:r w:rsidR="00F732BA">
        <w:instrText>ADDIN CSL_CITATION {"citationItems":[{"id":"ITEM-1","itemData":{"author":[{"dropping-particle":"","family":"Rachmawati","given":"Sekar Rizky","non-dropping-particle":"","parse-names":false,"suffix":""}],"id":"ITEM-1","issued":{"date-parts":[["2017"]]},"publisher":"Oklahoma","title":"UNIVERSITY OF OKLAHOMA GRADUATE COLLEGE SCHOLARSHIP-STUDENT MATCHING PROCESS OPTIMIZATION","type":"thesis"},"uris":["http://www.mendeley.com/documents/?uuid=5b20e01a-9844-37cc-8d5d-0ca29e7a8799"]}],"mendeley":{"formattedCitation":"(Rachmawati 2017)","plainTextFormattedCitation":"(Rachmawati 2017)","previouslyFormattedCitation":"(Rachmawati 2017)"},"properties":{"noteIndex":0},"schema":"https://github.com/citation-style-language/schema/raw/master/csl-citation.json"}</w:instrText>
      </w:r>
      <w:r w:rsidR="00336ED4">
        <w:fldChar w:fldCharType="separate"/>
      </w:r>
      <w:r w:rsidR="00336ED4" w:rsidRPr="00336ED4">
        <w:rPr>
          <w:noProof/>
        </w:rPr>
        <w:t>(Rachmawati 2017)</w:t>
      </w:r>
      <w:r w:rsidR="00336ED4">
        <w:fldChar w:fldCharType="end"/>
      </w:r>
      <w:r w:rsidR="00336ED4">
        <w:t xml:space="preserve">. </w:t>
      </w:r>
      <w:r w:rsidR="00411CB2">
        <w:t xml:space="preserve"> </w:t>
      </w:r>
      <w:proofErr w:type="spellStart"/>
      <w:r w:rsidR="00E01960">
        <w:t>Rachmawati</w:t>
      </w:r>
      <w:proofErr w:type="spellEnd"/>
      <w:r w:rsidR="00E01960">
        <w:t xml:space="preserve"> “focuses on how to optimize the matching of scholarships and students, taking into consideration the requirements of the scholarship and the credentials of students who are applying for the scholarship </w:t>
      </w:r>
      <w:r w:rsidR="00E01960">
        <w:fldChar w:fldCharType="begin" w:fldLock="1"/>
      </w:r>
      <w:r w:rsidR="00F732BA">
        <w:instrText>ADDIN CSL_CITATION {"citationItems":[{"id":"ITEM-1","itemData":{"author":[{"dropping-particle":"","family":"Rachmawati","given":"Sekar Rizky","non-dropping-particle":"","parse-names":false,"suffix":""}],"id":"ITEM-1","issued":{"date-parts":[["2017"]]},"publisher":"Oklahoma","title":"UNIVERSITY OF OKLAHOMA GRADUATE COLLEGE SCHOLARSHIP-STUDENT MATCHING PROCESS OPTIMIZATION","type":"thesis"},"uris":["http://www.mendeley.com/documents/?uuid=5b20e01a-9844-37cc-8d5d-0ca29e7a8799"]}],"mendeley":{"formattedCitation":"(Rachmawati 2017)","plainTextFormattedCitation":"(Rachmawati 2017)","previouslyFormattedCitation":"(Rachmawati 2017)"},"properties":{"noteIndex":0},"schema":"https://github.com/citation-style-language/schema/raw/master/csl-citation.json"}</w:instrText>
      </w:r>
      <w:r w:rsidR="00E01960">
        <w:fldChar w:fldCharType="separate"/>
      </w:r>
      <w:r w:rsidR="00E01960" w:rsidRPr="00E01960">
        <w:rPr>
          <w:noProof/>
        </w:rPr>
        <w:t>(Rachmawati 2017)</w:t>
      </w:r>
      <w:r w:rsidR="00E01960">
        <w:fldChar w:fldCharType="end"/>
      </w:r>
      <w:r w:rsidR="00E01960">
        <w:t xml:space="preserve">.” However, there are many services that automatically match students to scholarship with algorithms. With this in mind, </w:t>
      </w:r>
      <w:r w:rsidR="003A3DD8">
        <w:t xml:space="preserve">I consider </w:t>
      </w:r>
      <w:r w:rsidR="00E01960">
        <w:t xml:space="preserve">matching due to requirements of the scholarship is considered a problem with many solutions. </w:t>
      </w:r>
      <w:proofErr w:type="spellStart"/>
      <w:r w:rsidR="003A3DD8">
        <w:t>Rachmawati’s</w:t>
      </w:r>
      <w:proofErr w:type="spellEnd"/>
      <w:r w:rsidR="003A3DD8">
        <w:t xml:space="preserve"> work is interesting but only takes into consideration the matching of a particular scholarship from a particular donor and matching this to the pool of students.</w:t>
      </w:r>
    </w:p>
    <w:p w:rsidR="00503091" w:rsidRDefault="00503091" w:rsidP="00503091">
      <w:pPr>
        <w:pStyle w:val="Heading1"/>
      </w:pPr>
      <w:r>
        <w:t>Problem to Be Solved</w:t>
      </w:r>
    </w:p>
    <w:p w:rsidR="00FA3B99" w:rsidRPr="00503091" w:rsidRDefault="00FA3B99" w:rsidP="00FA3B99">
      <w:r>
        <w:t>This paper concentrates on a problem after all of the students in a particular committee have matched all the scholarships. The question I am interested in whether this final distribution of funds matches the committee’s opinion of the student rankings. This current work is going to take for granted that all students are already matched with all the proper scholarships within a given scholarship system. This work also doesn’t assume that the values for a requirement to be eligible for a scholarship should have any weight because there are other factors in scholarship processes such as application essays, resumes, etc. that need to be ranked by the committee. It is also important to note that even objective measures such as GPA can greatly influenced by factors such as difficulty of the major and current academic level. For this reason, this work will assume that a committee has ranked a group of student eligible for scholarships with whatever criteria they desire whether it is academic merit and/or financial need.</w:t>
      </w:r>
    </w:p>
    <w:p w:rsidR="00C64A88" w:rsidRDefault="007C211E" w:rsidP="007C211E">
      <w:r>
        <w:t xml:space="preserve">The Scholarship Awarding process can be describe in formal terms as a matching algorithm of a bipartite graph of Scholarships S and Applicants A. </w:t>
      </w:r>
      <w:r w:rsidR="00DD3E17">
        <w:t>After the matching has been completed there is a result set of Applicants and the amounts they have been awarded.</w:t>
      </w:r>
    </w:p>
    <w:p w:rsidR="00C64A88" w:rsidRDefault="00C64A88" w:rsidP="00C64A88">
      <w:r>
        <w:t>Scholarships are nodes which begin with S and applicants are nodes that being with A. The numbers are a ranking for the scholarship or application. For example, S2 would be the 2</w:t>
      </w:r>
      <w:r w:rsidRPr="005E161A">
        <w:rPr>
          <w:vertAlign w:val="superscript"/>
        </w:rPr>
        <w:t>nd</w:t>
      </w:r>
      <w:r>
        <w:t xml:space="preserve"> highest ranked scholarship</w:t>
      </w:r>
      <w:r w:rsidR="00DD3E17">
        <w:t xml:space="preserve"> </w:t>
      </w:r>
      <w:r w:rsidR="00DD3E17">
        <w:lastRenderedPageBreak/>
        <w:t>and A2 would be the second highest ranked student</w:t>
      </w:r>
      <w:r>
        <w:t>.</w:t>
      </w:r>
      <w:r w:rsidR="00DD3E17">
        <w:t xml:space="preserve"> Student rankings are decided by the committee. Scholarship rankings are determined by higher award amounts. If the case of ties, committees determine the higher ranking by other factors. It is important that there are no ties between scholarships and applicants. </w:t>
      </w:r>
      <w:r>
        <w:t xml:space="preserve"> </w:t>
      </w:r>
    </w:p>
    <w:p w:rsidR="00C64A88" w:rsidRDefault="00C64A88" w:rsidP="00C64A88">
      <w:pPr>
        <w:keepNext/>
      </w:pPr>
      <w:r>
        <w:rPr>
          <w:noProof/>
        </w:rPr>
        <w:drawing>
          <wp:inline distT="0" distB="0" distL="0" distR="0" wp14:anchorId="26301AA5" wp14:editId="1E7AF91F">
            <wp:extent cx="1466850" cy="1725706"/>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1480862" cy="1742191"/>
                    </a:xfrm>
                    <a:prstGeom prst="rect">
                      <a:avLst/>
                    </a:prstGeom>
                  </pic:spPr>
                </pic:pic>
              </a:graphicData>
            </a:graphic>
          </wp:inline>
        </w:drawing>
      </w:r>
    </w:p>
    <w:p w:rsidR="00C64A88" w:rsidRDefault="00C64A88" w:rsidP="00C64A88">
      <w:pPr>
        <w:pStyle w:val="Caption"/>
      </w:pPr>
      <w:r>
        <w:t xml:space="preserve">Figure </w:t>
      </w:r>
      <w:fldSimple w:instr=" SEQ Figure \* ARABIC ">
        <w:r w:rsidR="002065F7">
          <w:rPr>
            <w:noProof/>
          </w:rPr>
          <w:t>1</w:t>
        </w:r>
      </w:fldSimple>
      <w:r>
        <w:t>Scholarships and Applicants</w:t>
      </w:r>
    </w:p>
    <w:p w:rsidR="00C64A88" w:rsidRDefault="00C64A88" w:rsidP="00C64A88">
      <w:r>
        <w:t xml:space="preserve">An </w:t>
      </w:r>
      <w:proofErr w:type="gramStart"/>
      <w:r>
        <w:t>edge(</w:t>
      </w:r>
      <w:proofErr w:type="gramEnd"/>
      <w:r>
        <w:t>line) between a scholarship and applicant which means that the student was qualified for a given scholarship. Not all students are qualified for all scholarships.</w:t>
      </w:r>
    </w:p>
    <w:p w:rsidR="00C64A88" w:rsidRDefault="00C64A88" w:rsidP="00C64A88">
      <w:pPr>
        <w:keepNext/>
      </w:pPr>
      <w:r>
        <w:rPr>
          <w:noProof/>
        </w:rPr>
        <w:drawing>
          <wp:inline distT="0" distB="0" distL="0" distR="0" wp14:anchorId="3ABE4A4A" wp14:editId="3134C2C3">
            <wp:extent cx="1495425" cy="179139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1513358" cy="1812876"/>
                    </a:xfrm>
                    <a:prstGeom prst="rect">
                      <a:avLst/>
                    </a:prstGeom>
                  </pic:spPr>
                </pic:pic>
              </a:graphicData>
            </a:graphic>
          </wp:inline>
        </w:drawing>
      </w:r>
    </w:p>
    <w:p w:rsidR="00C64A88" w:rsidRDefault="00C64A88" w:rsidP="00C64A88">
      <w:pPr>
        <w:pStyle w:val="Caption"/>
      </w:pPr>
      <w:r>
        <w:t xml:space="preserve">Figure </w:t>
      </w:r>
      <w:fldSimple w:instr=" SEQ Figure \* ARABIC ">
        <w:r w:rsidR="002065F7">
          <w:rPr>
            <w:noProof/>
          </w:rPr>
          <w:t>2</w:t>
        </w:r>
      </w:fldSimple>
      <w:r>
        <w:t xml:space="preserve"> Edges show qualified applicants</w:t>
      </w:r>
    </w:p>
    <w:p w:rsidR="00C64A88" w:rsidRDefault="00C64A88" w:rsidP="00C64A88">
      <w:r>
        <w:t>So in the previous image, S1 has applicant A1, A2, and A4- S2 has A1 and A3-and S3 has A1, A2, A3, and A4.</w:t>
      </w:r>
    </w:p>
    <w:p w:rsidR="00C64A88" w:rsidRDefault="00C64A88" w:rsidP="00C64A88">
      <w:r>
        <w:t>A bolded edge means that the applicant was awarded the scholarship.</w:t>
      </w:r>
    </w:p>
    <w:p w:rsidR="00C64A88" w:rsidRDefault="00C64A88" w:rsidP="00C64A88">
      <w:pPr>
        <w:keepNext/>
      </w:pPr>
      <w:r>
        <w:rPr>
          <w:noProof/>
        </w:rPr>
        <w:lastRenderedPageBreak/>
        <w:drawing>
          <wp:inline distT="0" distB="0" distL="0" distR="0" wp14:anchorId="39C1ACF6" wp14:editId="56152FD5">
            <wp:extent cx="1304925" cy="170365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325018" cy="1729884"/>
                    </a:xfrm>
                    <a:prstGeom prst="rect">
                      <a:avLst/>
                    </a:prstGeom>
                  </pic:spPr>
                </pic:pic>
              </a:graphicData>
            </a:graphic>
          </wp:inline>
        </w:drawing>
      </w:r>
    </w:p>
    <w:p w:rsidR="00C64A88" w:rsidRDefault="00C64A88" w:rsidP="00C64A88">
      <w:pPr>
        <w:pStyle w:val="Caption"/>
      </w:pPr>
      <w:r>
        <w:t xml:space="preserve">Figure </w:t>
      </w:r>
      <w:r w:rsidR="003F508C">
        <w:rPr>
          <w:noProof/>
        </w:rPr>
        <w:fldChar w:fldCharType="begin"/>
      </w:r>
      <w:r w:rsidR="003F508C">
        <w:rPr>
          <w:noProof/>
        </w:rPr>
        <w:instrText xml:space="preserve"> SEQ Figure \* ARABIC </w:instrText>
      </w:r>
      <w:r w:rsidR="003F508C">
        <w:rPr>
          <w:noProof/>
        </w:rPr>
        <w:fldChar w:fldCharType="separate"/>
      </w:r>
      <w:r w:rsidR="002065F7">
        <w:rPr>
          <w:noProof/>
        </w:rPr>
        <w:t>3</w:t>
      </w:r>
      <w:r w:rsidR="003F508C">
        <w:rPr>
          <w:noProof/>
        </w:rPr>
        <w:fldChar w:fldCharType="end"/>
      </w:r>
      <w:r>
        <w:t xml:space="preserve"> Awarded Scholarships</w:t>
      </w:r>
    </w:p>
    <w:p w:rsidR="00A66FA8" w:rsidRPr="00A66FA8" w:rsidRDefault="00A66FA8" w:rsidP="00A66FA8">
      <w:r>
        <w:t xml:space="preserve">In this case S1, S2, and S3 are awarded to applicant A1. </w:t>
      </w:r>
    </w:p>
    <w:p w:rsidR="00C64A88" w:rsidRDefault="00C64A88" w:rsidP="00C64A88">
      <w:r>
        <w:t xml:space="preserve">To the left of all of the scholarships is the amount of the scholarship. To the right of the student is the final amount of scholarships that the student has won after awarding. </w:t>
      </w:r>
    </w:p>
    <w:p w:rsidR="00C64A88" w:rsidRDefault="00C64A88" w:rsidP="00C64A88">
      <w:pPr>
        <w:keepNext/>
      </w:pPr>
      <w:r>
        <w:rPr>
          <w:noProof/>
        </w:rPr>
        <w:drawing>
          <wp:inline distT="0" distB="0" distL="0" distR="0" wp14:anchorId="05D8EFC0" wp14:editId="6E724568">
            <wp:extent cx="2182090" cy="2000250"/>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24315" cy="2038957"/>
                    </a:xfrm>
                    <a:prstGeom prst="rect">
                      <a:avLst/>
                    </a:prstGeom>
                  </pic:spPr>
                </pic:pic>
              </a:graphicData>
            </a:graphic>
          </wp:inline>
        </w:drawing>
      </w:r>
    </w:p>
    <w:p w:rsidR="00C64A88" w:rsidRDefault="00C64A88" w:rsidP="00C64A88">
      <w:pPr>
        <w:pStyle w:val="Caption"/>
      </w:pPr>
      <w:r>
        <w:t xml:space="preserve">Figure </w:t>
      </w:r>
      <w:fldSimple w:instr=" SEQ Figure \* ARABIC ">
        <w:r w:rsidR="002065F7">
          <w:rPr>
            <w:noProof/>
          </w:rPr>
          <w:t>4</w:t>
        </w:r>
      </w:fldSimple>
      <w:r>
        <w:t xml:space="preserve"> A1 is awarded 2250</w:t>
      </w:r>
    </w:p>
    <w:p w:rsidR="00C64A88" w:rsidRPr="00C64A88" w:rsidRDefault="00846B4D" w:rsidP="00C64A88">
      <w:r>
        <w:t xml:space="preserve">The previous algorithm for Figure 5 is called the Merit Only algorithm (which is discussed in detail later in the paper). Each algorithm has a set of steps to determine which applicant is awarded each scholarship. </w:t>
      </w:r>
    </w:p>
    <w:p w:rsidR="004D1283" w:rsidRDefault="00C64A88" w:rsidP="007C211E">
      <w:r>
        <w:t xml:space="preserve"> </w:t>
      </w:r>
      <w:r w:rsidR="004D1283">
        <w:t xml:space="preserve">The problem is that after algorithms have been run on a large dataset of scholarships and applicants, illogical results can result that are contrary to the intuitions of the committee. One major example is that a highly ranked student can have been awarded nothing while a lower ranked student can have many awards. These algorithms are run against a dataset to show that a different tweak to the algorithm can lead to a more intuitive </w:t>
      </w:r>
      <w:r w:rsidR="00846B4D">
        <w:t>and fairer result.</w:t>
      </w:r>
      <w:r w:rsidR="004D1283">
        <w:t xml:space="preserve"> </w:t>
      </w:r>
    </w:p>
    <w:p w:rsidR="00F64E63" w:rsidRDefault="00F64E63" w:rsidP="00F64E63">
      <w:r>
        <w:t xml:space="preserve">After all the awards have been determined, an </w:t>
      </w:r>
      <w:r w:rsidR="00846B4D">
        <w:t>query</w:t>
      </w:r>
      <w:r>
        <w:t xml:space="preserve"> will be run against the various datasets to determine if they match up </w:t>
      </w:r>
      <w:r w:rsidR="00846B4D">
        <w:t xml:space="preserve">to </w:t>
      </w:r>
      <w:r>
        <w:t>desired outcomes The algorithms are designed to find solutions where these oddities don’</w:t>
      </w:r>
      <w:r w:rsidR="00846B4D">
        <w:t xml:space="preserve">t exist. We have three </w:t>
      </w:r>
      <w:r>
        <w:t xml:space="preserve">end states </w:t>
      </w:r>
      <w:r w:rsidR="00846B4D">
        <w:t xml:space="preserve">which are desired called </w:t>
      </w:r>
      <w:r>
        <w:t xml:space="preserve">the three rational assumptions. </w:t>
      </w:r>
    </w:p>
    <w:p w:rsidR="00F64E63" w:rsidRDefault="00F64E63" w:rsidP="00F64E63">
      <w:r>
        <w:lastRenderedPageBreak/>
        <w:t xml:space="preserve">The first desired assumption </w:t>
      </w:r>
      <w:r w:rsidR="00D215F7">
        <w:t>is to</w:t>
      </w:r>
      <w:r>
        <w:t xml:space="preserve"> assume that a higher ranked student should have more awards than a lower ranked student should. We call that rational assumption 1 or RA1. For example, the top ranked student should end up with more awards than the 2</w:t>
      </w:r>
      <w:r w:rsidRPr="007C211E">
        <w:rPr>
          <w:vertAlign w:val="superscript"/>
        </w:rPr>
        <w:t>nd</w:t>
      </w:r>
      <w:r>
        <w:t xml:space="preserve"> ranked </w:t>
      </w:r>
      <w:proofErr w:type="spellStart"/>
      <w:r>
        <w:t>student</w:t>
      </w:r>
      <w:proofErr w:type="gramStart"/>
      <w:r>
        <w:t>,etc</w:t>
      </w:r>
      <w:proofErr w:type="spellEnd"/>
      <w:proofErr w:type="gramEnd"/>
      <w:r>
        <w:t>. (See Set 1 in the figure below)</w:t>
      </w:r>
    </w:p>
    <w:p w:rsidR="00F64E63" w:rsidRDefault="00F64E63" w:rsidP="00F64E63">
      <w:r>
        <w:t xml:space="preserve"> The next rational </w:t>
      </w:r>
      <w:proofErr w:type="gramStart"/>
      <w:r>
        <w:t>assumption ,</w:t>
      </w:r>
      <w:proofErr w:type="gramEnd"/>
      <w:r>
        <w:t xml:space="preserve"> RA2, would be that students with rankings next to each other would have an equal award amount or the higher ranked student would have a higher amount. For example, the 2</w:t>
      </w:r>
      <w:r w:rsidRPr="007C211E">
        <w:rPr>
          <w:vertAlign w:val="superscript"/>
        </w:rPr>
        <w:t>nd</w:t>
      </w:r>
      <w:r>
        <w:t xml:space="preserve"> and 3</w:t>
      </w:r>
      <w:r w:rsidRPr="007C211E">
        <w:rPr>
          <w:vertAlign w:val="superscript"/>
        </w:rPr>
        <w:t>rd</w:t>
      </w:r>
      <w:r>
        <w:t xml:space="preserve"> ranked students might have the same amount. (See Set 2 in the figure below)</w:t>
      </w:r>
    </w:p>
    <w:p w:rsidR="00F64E63" w:rsidRDefault="00F64E63" w:rsidP="00F64E63">
      <w:r>
        <w:t xml:space="preserve"> The last assumption, RA3, would be that every student that there would be never be a higher ranked student without any awards when a lower ranked student would have an award. (See Set 3 in the figure below)</w:t>
      </w:r>
      <w:r w:rsidR="00C64A88">
        <w:t xml:space="preserve"> </w:t>
      </w:r>
    </w:p>
    <w:p w:rsidR="00C64A88" w:rsidRDefault="00C64A88" w:rsidP="00F64E63">
      <w:r>
        <w:t>Set 4 shows a result where none of the rational assumptions is met.</w:t>
      </w:r>
    </w:p>
    <w:p w:rsidR="00F64E63" w:rsidRDefault="00F64E63" w:rsidP="00F64E63">
      <w:pPr>
        <w:keepNext/>
      </w:pPr>
      <w:r>
        <w:t xml:space="preserve"> </w:t>
      </w:r>
      <w:r>
        <w:rPr>
          <w:noProof/>
        </w:rPr>
        <w:drawing>
          <wp:inline distT="0" distB="0" distL="0" distR="0" wp14:anchorId="1DC1849C" wp14:editId="24090693">
            <wp:extent cx="2104762" cy="2019048"/>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104762" cy="2019048"/>
                    </a:xfrm>
                    <a:prstGeom prst="rect">
                      <a:avLst/>
                    </a:prstGeom>
                  </pic:spPr>
                </pic:pic>
              </a:graphicData>
            </a:graphic>
          </wp:inline>
        </w:drawing>
      </w:r>
    </w:p>
    <w:p w:rsidR="00F64E63" w:rsidRDefault="00F64E63" w:rsidP="00F64E63">
      <w:pPr>
        <w:pStyle w:val="Caption"/>
      </w:pPr>
      <w:r>
        <w:t xml:space="preserve">Figure </w:t>
      </w:r>
      <w:fldSimple w:instr=" SEQ Figure \* ARABIC ">
        <w:r w:rsidR="002065F7">
          <w:rPr>
            <w:noProof/>
          </w:rPr>
          <w:t>5</w:t>
        </w:r>
      </w:fldSimple>
      <w:r>
        <w:t xml:space="preserve"> Examples of Rational Assumptions</w:t>
      </w:r>
    </w:p>
    <w:p w:rsidR="00F64E63" w:rsidRPr="007C211E" w:rsidRDefault="00846B4D" w:rsidP="00F64E63">
      <w:r>
        <w:t xml:space="preserve">Given a graph of data the goal is to determine which algorithms are attuned to one, two, or three of the rational assumptions to help the committee to avoid illogical awarding decisions if possible. It is always possible in a </w:t>
      </w:r>
      <w:r w:rsidR="002065F7">
        <w:t xml:space="preserve">given </w:t>
      </w:r>
      <w:r>
        <w:t xml:space="preserve">dataset that no rational assumptions can be found in the data. However, it is also possible to tweak some input parameters to the algorithms to try to find a solution if the committee doesn’t succeed at first. </w:t>
      </w:r>
    </w:p>
    <w:p w:rsidR="00F64E63" w:rsidRPr="00BE11FA" w:rsidRDefault="00F64E63" w:rsidP="007C211E"/>
    <w:p w:rsidR="00503091" w:rsidRDefault="002065F7" w:rsidP="00503091">
      <w:pPr>
        <w:pStyle w:val="Heading1"/>
      </w:pPr>
      <w:r>
        <w:t>Methods</w:t>
      </w:r>
    </w:p>
    <w:p w:rsidR="00165B21" w:rsidRPr="00165B21" w:rsidRDefault="00165B21" w:rsidP="00165B21">
      <w:pPr>
        <w:pStyle w:val="Heading2"/>
      </w:pPr>
      <w:r>
        <w:t xml:space="preserve">General Ideas of Seven </w:t>
      </w:r>
      <w:r w:rsidR="0079569C">
        <w:t xml:space="preserve">Scholarship Matching </w:t>
      </w:r>
      <w:r>
        <w:t>Algorithms</w:t>
      </w:r>
    </w:p>
    <w:p w:rsidR="007C211E" w:rsidRDefault="007C211E" w:rsidP="007C211E">
      <w:r>
        <w:t xml:space="preserve">There are </w:t>
      </w:r>
      <w:r w:rsidR="00846B4D">
        <w:t>seven</w:t>
      </w:r>
      <w:r>
        <w:t xml:space="preserve"> </w:t>
      </w:r>
      <w:r w:rsidR="00165B21">
        <w:t>algorithms</w:t>
      </w:r>
      <w:r>
        <w:t xml:space="preserve"> based on real world preferences of real scholarship committees that will be explored. </w:t>
      </w:r>
      <w:r w:rsidR="00A92C76">
        <w:t xml:space="preserve">The ideas brought from real world committees are: merit based awarding, maximum awards, minimum awards, and splitting awards among applicants.  After introducing each of these algorithms briefly I will examine each algorithm in more </w:t>
      </w:r>
      <w:r w:rsidR="00FA63F8">
        <w:t>d</w:t>
      </w:r>
      <w:r w:rsidR="00A92C76">
        <w:t xml:space="preserve">etail. </w:t>
      </w:r>
    </w:p>
    <w:p w:rsidR="007C211E" w:rsidRDefault="007C211E" w:rsidP="007C211E">
      <w:r>
        <w:t xml:space="preserve">The </w:t>
      </w:r>
      <w:r w:rsidR="00FA63F8">
        <w:t>seven algorithms</w:t>
      </w:r>
      <w:r>
        <w:t xml:space="preserve"> are as follows:</w:t>
      </w:r>
    </w:p>
    <w:p w:rsidR="007C211E" w:rsidRDefault="00846B4D" w:rsidP="007C211E">
      <w:pPr>
        <w:pStyle w:val="ListParagraph"/>
        <w:numPr>
          <w:ilvl w:val="0"/>
          <w:numId w:val="1"/>
        </w:numPr>
      </w:pPr>
      <w:r w:rsidRPr="002065F7">
        <w:rPr>
          <w:b/>
        </w:rPr>
        <w:t xml:space="preserve">Merit </w:t>
      </w:r>
      <w:r w:rsidR="002065F7" w:rsidRPr="002065F7">
        <w:rPr>
          <w:b/>
        </w:rPr>
        <w:t>only</w:t>
      </w:r>
      <w:r w:rsidR="002065F7">
        <w:t>-</w:t>
      </w:r>
      <w:r w:rsidR="007C211E">
        <w:t>This algorithm just applies the scholarship’s highest ranked applicant the award. This has the issue of allowing one qualified individual to crowd out all other applicant</w:t>
      </w:r>
      <w:r w:rsidR="002065F7">
        <w:t>s</w:t>
      </w:r>
      <w:r w:rsidR="007C211E">
        <w:t xml:space="preserve">. </w:t>
      </w:r>
    </w:p>
    <w:p w:rsidR="007C211E" w:rsidRDefault="007C211E" w:rsidP="007C211E">
      <w:pPr>
        <w:pStyle w:val="ListParagraph"/>
        <w:numPr>
          <w:ilvl w:val="0"/>
          <w:numId w:val="1"/>
        </w:numPr>
      </w:pPr>
      <w:r>
        <w:lastRenderedPageBreak/>
        <w:t>Maximum Awarding Preferred Applicant-These two algorithms apply a limit to the amount an applicant can require.</w:t>
      </w:r>
    </w:p>
    <w:p w:rsidR="007C211E" w:rsidRDefault="002065F7" w:rsidP="002065F7">
      <w:pPr>
        <w:pStyle w:val="ListParagraph"/>
        <w:numPr>
          <w:ilvl w:val="1"/>
          <w:numId w:val="1"/>
        </w:numPr>
      </w:pPr>
      <w:r w:rsidRPr="002065F7">
        <w:rPr>
          <w:b/>
        </w:rPr>
        <w:t>Merit Only Awarding Disqualify after Exceeding Maximum</w:t>
      </w:r>
      <w:r w:rsidR="007C211E">
        <w:t>-After exceeding a maximum, the candidate is removed from the applicant pool for other scholarships.</w:t>
      </w:r>
    </w:p>
    <w:p w:rsidR="007C211E" w:rsidRDefault="002065F7" w:rsidP="002065F7">
      <w:pPr>
        <w:pStyle w:val="ListParagraph"/>
        <w:numPr>
          <w:ilvl w:val="1"/>
          <w:numId w:val="1"/>
        </w:numPr>
      </w:pPr>
      <w:r w:rsidRPr="002065F7">
        <w:rPr>
          <w:b/>
        </w:rPr>
        <w:t xml:space="preserve"> Merit Only Awarding Can’t Exceed Maximum</w:t>
      </w:r>
      <w:r>
        <w:t xml:space="preserve"> </w:t>
      </w:r>
      <w:r w:rsidR="007C211E">
        <w:t>- If awarding would exceed a maximum amount, the applicant is considered not allowed to be awarded a scholarship. This doesn’t remove the applicant from other scholarships.</w:t>
      </w:r>
    </w:p>
    <w:p w:rsidR="007C211E" w:rsidRDefault="002065F7" w:rsidP="002065F7">
      <w:pPr>
        <w:pStyle w:val="ListParagraph"/>
        <w:numPr>
          <w:ilvl w:val="0"/>
          <w:numId w:val="1"/>
        </w:numPr>
      </w:pPr>
      <w:r w:rsidRPr="002065F7">
        <w:rPr>
          <w:b/>
        </w:rPr>
        <w:t>Maximum One Award Per Applicant</w:t>
      </w:r>
      <w:r w:rsidRPr="002065F7">
        <w:t xml:space="preserve"> </w:t>
      </w:r>
      <w:r w:rsidR="007C211E">
        <w:t>- An applicant is only allowed to be awarded a single scholarship.</w:t>
      </w:r>
    </w:p>
    <w:p w:rsidR="007C211E" w:rsidRDefault="002065F7" w:rsidP="007C211E">
      <w:pPr>
        <w:pStyle w:val="ListParagraph"/>
        <w:numPr>
          <w:ilvl w:val="0"/>
          <w:numId w:val="1"/>
        </w:numPr>
      </w:pPr>
      <w:r w:rsidRPr="002065F7">
        <w:rPr>
          <w:b/>
        </w:rPr>
        <w:t>Split with All Qualified</w:t>
      </w:r>
      <w:r>
        <w:t xml:space="preserve"> </w:t>
      </w:r>
      <w:r w:rsidR="007C211E">
        <w:t>- The award is split among all the applicants for a scholarship. This can lead to excessively small awarding amounts for applicants.</w:t>
      </w:r>
    </w:p>
    <w:p w:rsidR="007C211E" w:rsidRDefault="002065F7" w:rsidP="002065F7">
      <w:pPr>
        <w:pStyle w:val="ListParagraph"/>
        <w:numPr>
          <w:ilvl w:val="0"/>
          <w:numId w:val="1"/>
        </w:numPr>
      </w:pPr>
      <w:r w:rsidRPr="002065F7">
        <w:rPr>
          <w:b/>
        </w:rPr>
        <w:t>Split with Minimum Qualified Applicant</w:t>
      </w:r>
      <w:r w:rsidR="007C211E">
        <w:t xml:space="preserve">- The award is split to a fixed number of applicants and the award is split among those applicants. </w:t>
      </w:r>
    </w:p>
    <w:p w:rsidR="00FA63F8" w:rsidRDefault="002065F7" w:rsidP="002065F7">
      <w:pPr>
        <w:pStyle w:val="ListParagraph"/>
        <w:numPr>
          <w:ilvl w:val="0"/>
          <w:numId w:val="1"/>
        </w:numPr>
      </w:pPr>
      <w:r w:rsidRPr="002065F7">
        <w:rPr>
          <w:b/>
        </w:rPr>
        <w:t>Split with all qualified applicants with minimum amount given</w:t>
      </w:r>
      <w:r w:rsidRPr="002065F7">
        <w:t xml:space="preserve"> </w:t>
      </w:r>
      <w:r w:rsidR="007C211E">
        <w:t xml:space="preserve">- The award is split to all qualified applicants when the split will not be below a certain minimum awarding amount. </w:t>
      </w:r>
    </w:p>
    <w:p w:rsidR="00FA63F8" w:rsidRDefault="00FA63F8" w:rsidP="00FA63F8">
      <w:r>
        <w:t>Now let’s examine each algorithm in more detail with a graph and example.</w:t>
      </w:r>
    </w:p>
    <w:p w:rsidR="002065F7" w:rsidRDefault="002065F7" w:rsidP="00165B21">
      <w:pPr>
        <w:pStyle w:val="Heading2"/>
      </w:pPr>
      <w:proofErr w:type="gramStart"/>
      <w:r>
        <w:t>1.Merit</w:t>
      </w:r>
      <w:proofErr w:type="gramEnd"/>
      <w:r>
        <w:t xml:space="preserve"> Only Awarded</w:t>
      </w:r>
    </w:p>
    <w:p w:rsidR="002065F7" w:rsidRDefault="002065F7" w:rsidP="002065F7">
      <w:pPr>
        <w:keepNext/>
      </w:pPr>
      <w:r>
        <w:t xml:space="preserve">Highest ranked gives the scholarship to the highest ranked applicant without any other considerations. </w:t>
      </w:r>
      <w:r>
        <w:rPr>
          <w:noProof/>
        </w:rPr>
        <w:drawing>
          <wp:inline distT="0" distB="0" distL="0" distR="0" wp14:anchorId="53B664D1" wp14:editId="17467FB1">
            <wp:extent cx="2182090" cy="2000250"/>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24315" cy="2038957"/>
                    </a:xfrm>
                    <a:prstGeom prst="rect">
                      <a:avLst/>
                    </a:prstGeom>
                  </pic:spPr>
                </pic:pic>
              </a:graphicData>
            </a:graphic>
          </wp:inline>
        </w:drawing>
      </w:r>
    </w:p>
    <w:p w:rsidR="002065F7" w:rsidRDefault="002065F7" w:rsidP="002065F7">
      <w:pPr>
        <w:pStyle w:val="Caption"/>
      </w:pPr>
      <w:r>
        <w:t xml:space="preserve">Figure </w:t>
      </w:r>
      <w:r w:rsidR="003F508C">
        <w:rPr>
          <w:noProof/>
        </w:rPr>
        <w:fldChar w:fldCharType="begin"/>
      </w:r>
      <w:r w:rsidR="003F508C">
        <w:rPr>
          <w:noProof/>
        </w:rPr>
        <w:instrText xml:space="preserve"> SEQ Figure \* ARABIC </w:instrText>
      </w:r>
      <w:r w:rsidR="003F508C">
        <w:rPr>
          <w:noProof/>
        </w:rPr>
        <w:fldChar w:fldCharType="separate"/>
      </w:r>
      <w:r>
        <w:rPr>
          <w:noProof/>
        </w:rPr>
        <w:t>6</w:t>
      </w:r>
      <w:r w:rsidR="003F508C">
        <w:rPr>
          <w:noProof/>
        </w:rPr>
        <w:fldChar w:fldCharType="end"/>
      </w:r>
      <w:r>
        <w:t xml:space="preserve"> Merit Only</w:t>
      </w:r>
    </w:p>
    <w:p w:rsidR="00036F52" w:rsidRPr="00036F52" w:rsidRDefault="00036F52" w:rsidP="00036F52">
      <w:r>
        <w:t xml:space="preserve">In this example, A1 gets awarded each scholarship. Note that this is valid for rational assumption 1 (RA1). </w:t>
      </w:r>
    </w:p>
    <w:p w:rsidR="002065F7" w:rsidRDefault="002065F7" w:rsidP="00165B21">
      <w:pPr>
        <w:pStyle w:val="Heading2"/>
      </w:pPr>
      <w:proofErr w:type="gramStart"/>
      <w:r>
        <w:t>2.Merit</w:t>
      </w:r>
      <w:proofErr w:type="gramEnd"/>
      <w:r>
        <w:t xml:space="preserve"> Only Awarding Disqualify After Exceeding Maximum</w:t>
      </w:r>
    </w:p>
    <w:p w:rsidR="002065F7" w:rsidRPr="00640AC2" w:rsidRDefault="002065F7" w:rsidP="002065F7">
      <w:r>
        <w:t xml:space="preserve">This method awards via merit but after a candidate reaches a maximum award, they are removed from the applicant pool for lower ranked scholarships. </w:t>
      </w:r>
    </w:p>
    <w:p w:rsidR="002065F7" w:rsidRDefault="002065F7" w:rsidP="002065F7">
      <w:r>
        <w:rPr>
          <w:noProof/>
        </w:rPr>
        <w:lastRenderedPageBreak/>
        <w:drawing>
          <wp:inline distT="0" distB="0" distL="0" distR="0" wp14:anchorId="418AB635" wp14:editId="017CDC6F">
            <wp:extent cx="2412970" cy="2295525"/>
            <wp:effectExtent l="0" t="0" r="698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437042" cy="2318425"/>
                    </a:xfrm>
                    <a:prstGeom prst="rect">
                      <a:avLst/>
                    </a:prstGeom>
                  </pic:spPr>
                </pic:pic>
              </a:graphicData>
            </a:graphic>
          </wp:inline>
        </w:drawing>
      </w:r>
    </w:p>
    <w:p w:rsidR="002E433C" w:rsidRDefault="002E433C" w:rsidP="002065F7">
      <w:r>
        <w:t xml:space="preserve">In this example, A1 is not qualified for S3 because they had already earned $1750 and thus </w:t>
      </w:r>
      <w:r w:rsidR="008074A5">
        <w:t>was</w:t>
      </w:r>
      <w:r>
        <w:t xml:space="preserve"> removed as an application for S3. This allows A2 to secure the $500. </w:t>
      </w:r>
      <w:r w:rsidR="008074A5">
        <w:t xml:space="preserve">This result is also valid for RA1. </w:t>
      </w:r>
    </w:p>
    <w:p w:rsidR="002065F7" w:rsidRDefault="002065F7" w:rsidP="00165B21">
      <w:pPr>
        <w:pStyle w:val="Heading2"/>
      </w:pPr>
      <w:proofErr w:type="gramStart"/>
      <w:r>
        <w:t>3.</w:t>
      </w:r>
      <w:r w:rsidRPr="00857A2A">
        <w:t>Merit</w:t>
      </w:r>
      <w:proofErr w:type="gramEnd"/>
      <w:r w:rsidRPr="00857A2A">
        <w:t xml:space="preserve"> Only Awarding Can’t Exceed Maximum</w:t>
      </w:r>
    </w:p>
    <w:p w:rsidR="002065F7" w:rsidRPr="00895B1C" w:rsidRDefault="002065F7" w:rsidP="002065F7">
      <w:r>
        <w:t>The method awards via merit but doesn’t allow an applicant to exceed a fixed amount (In the case of this graph 1500).  Therefore, if the earnings of the applicant plus the award amount exceeds this amount, they are removed from the applicant pool.</w:t>
      </w:r>
    </w:p>
    <w:p w:rsidR="002065F7" w:rsidRDefault="002065F7" w:rsidP="002065F7">
      <w:r>
        <w:rPr>
          <w:noProof/>
        </w:rPr>
        <w:drawing>
          <wp:inline distT="0" distB="0" distL="0" distR="0" wp14:anchorId="2E214540" wp14:editId="4D6A6132">
            <wp:extent cx="2334594" cy="2238375"/>
            <wp:effectExtent l="0" t="0" r="889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345256" cy="2248597"/>
                    </a:xfrm>
                    <a:prstGeom prst="rect">
                      <a:avLst/>
                    </a:prstGeom>
                  </pic:spPr>
                </pic:pic>
              </a:graphicData>
            </a:graphic>
          </wp:inline>
        </w:drawing>
      </w:r>
    </w:p>
    <w:p w:rsidR="008074A5" w:rsidRDefault="008074A5" w:rsidP="002065F7">
      <w:r>
        <w:t xml:space="preserve">In this example, A1 doesn’t qualify for S2 because the $750 would be added to the $1000 already earned from S1 to exceed the maximum of $1500. However, S3’s award of $500 is still within the maximum so A1 is awarded S3. Note in this example, the results do not follow the rational assumptions. </w:t>
      </w:r>
    </w:p>
    <w:p w:rsidR="002065F7" w:rsidRDefault="002065F7" w:rsidP="00165B21">
      <w:pPr>
        <w:pStyle w:val="Heading2"/>
      </w:pPr>
      <w:proofErr w:type="gramStart"/>
      <w:r>
        <w:t>4.Maximum</w:t>
      </w:r>
      <w:proofErr w:type="gramEnd"/>
      <w:r>
        <w:t xml:space="preserve"> One Award Per Applicant</w:t>
      </w:r>
    </w:p>
    <w:p w:rsidR="002065F7" w:rsidRPr="00895B1C" w:rsidRDefault="002065F7" w:rsidP="002065F7">
      <w:r>
        <w:t xml:space="preserve">In this method, the candidate is removed from future applicant pools once they have received any award. </w:t>
      </w:r>
    </w:p>
    <w:p w:rsidR="002065F7" w:rsidRDefault="002065F7" w:rsidP="002065F7">
      <w:r>
        <w:rPr>
          <w:noProof/>
        </w:rPr>
        <w:lastRenderedPageBreak/>
        <w:drawing>
          <wp:inline distT="0" distB="0" distL="0" distR="0" wp14:anchorId="051FA24F" wp14:editId="29A2521E">
            <wp:extent cx="2775782" cy="2647950"/>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790450" cy="2661943"/>
                    </a:xfrm>
                    <a:prstGeom prst="rect">
                      <a:avLst/>
                    </a:prstGeom>
                  </pic:spPr>
                </pic:pic>
              </a:graphicData>
            </a:graphic>
          </wp:inline>
        </w:drawing>
      </w:r>
    </w:p>
    <w:p w:rsidR="00D256C6" w:rsidRDefault="00D256C6" w:rsidP="002065F7">
      <w:r>
        <w:t>In this example, A2 is not qualified for S2 which allows A3 to exceed the final award amount of A2. This example only satisfies RA3.</w:t>
      </w:r>
    </w:p>
    <w:p w:rsidR="002065F7" w:rsidRDefault="002065F7" w:rsidP="00165B21">
      <w:pPr>
        <w:pStyle w:val="Heading2"/>
      </w:pPr>
      <w:proofErr w:type="gramStart"/>
      <w:r>
        <w:t>5.Split</w:t>
      </w:r>
      <w:proofErr w:type="gramEnd"/>
      <w:r>
        <w:t xml:space="preserve"> with All Qualified</w:t>
      </w:r>
    </w:p>
    <w:p w:rsidR="002065F7" w:rsidRPr="003C3176" w:rsidRDefault="002065F7" w:rsidP="002065F7">
      <w:r>
        <w:t xml:space="preserve">In this method, the scholarship amount is split by the number of all qualified candidates. For example, a $1000 scholarship with 3 applicants would be an award for each candidate for $333.33. </w:t>
      </w:r>
    </w:p>
    <w:p w:rsidR="002065F7" w:rsidRDefault="002065F7" w:rsidP="002065F7">
      <w:r>
        <w:rPr>
          <w:noProof/>
        </w:rPr>
        <w:drawing>
          <wp:inline distT="0" distB="0" distL="0" distR="0" wp14:anchorId="53352330" wp14:editId="3893BD8F">
            <wp:extent cx="3020142" cy="2657475"/>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036824" cy="2672154"/>
                    </a:xfrm>
                    <a:prstGeom prst="rect">
                      <a:avLst/>
                    </a:prstGeom>
                  </pic:spPr>
                </pic:pic>
              </a:graphicData>
            </a:graphic>
          </wp:inline>
        </w:drawing>
      </w:r>
    </w:p>
    <w:p w:rsidR="00D256C6" w:rsidRDefault="00D256C6" w:rsidP="002065F7">
      <w:r>
        <w:t xml:space="preserve">In this example, we first must calculate the vale for the award by dividing by the amount of qualified applicants. S1 is $1000 divided by S1 for $333.33 each. (Note you cannot exceed a scholarship award amount so the penny is left over) S2 is $750 divided by 2 for $375 each. S3 is $500 divided by 4 applicants for $125 each.  </w:t>
      </w:r>
      <w:r w:rsidR="00E26798">
        <w:t>When these are all added up the results are only for RA3.</w:t>
      </w:r>
    </w:p>
    <w:p w:rsidR="002065F7" w:rsidRDefault="002065F7" w:rsidP="00165B21">
      <w:pPr>
        <w:pStyle w:val="Heading2"/>
      </w:pPr>
      <w:proofErr w:type="gramStart"/>
      <w:r>
        <w:t>6.Split</w:t>
      </w:r>
      <w:proofErr w:type="gramEnd"/>
      <w:r>
        <w:t xml:space="preserve"> with Minimum Qualified Applicants</w:t>
      </w:r>
    </w:p>
    <w:p w:rsidR="002065F7" w:rsidRPr="003C3176" w:rsidRDefault="002065F7" w:rsidP="002065F7">
      <w:r>
        <w:t>In this method, the award is split by a fixed set of applicants (in this case 2) and awarded to the top candidates. So the award for a $1000 scholarship with 2 applicants would be $500.</w:t>
      </w:r>
    </w:p>
    <w:p w:rsidR="002065F7" w:rsidRDefault="002065F7" w:rsidP="002065F7">
      <w:r>
        <w:rPr>
          <w:noProof/>
        </w:rPr>
        <w:lastRenderedPageBreak/>
        <w:drawing>
          <wp:inline distT="0" distB="0" distL="0" distR="0" wp14:anchorId="16DBD79D" wp14:editId="0AEB7283">
            <wp:extent cx="2889250" cy="2781300"/>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902336" cy="2793897"/>
                    </a:xfrm>
                    <a:prstGeom prst="rect">
                      <a:avLst/>
                    </a:prstGeom>
                  </pic:spPr>
                </pic:pic>
              </a:graphicData>
            </a:graphic>
          </wp:inline>
        </w:drawing>
      </w:r>
    </w:p>
    <w:p w:rsidR="00086708" w:rsidRDefault="00086708" w:rsidP="002065F7">
      <w:r>
        <w:t xml:space="preserve">In this example, we have to calculate the award amount by divided each award amount by 2. Note that after we add up these results that it satisfies RA1. </w:t>
      </w:r>
    </w:p>
    <w:p w:rsidR="002065F7" w:rsidRDefault="002065F7" w:rsidP="00165B21">
      <w:pPr>
        <w:pStyle w:val="Heading2"/>
      </w:pPr>
      <w:proofErr w:type="gramStart"/>
      <w:r>
        <w:t>7.</w:t>
      </w:r>
      <w:r w:rsidRPr="00895B1C">
        <w:t>Split</w:t>
      </w:r>
      <w:proofErr w:type="gramEnd"/>
      <w:r w:rsidRPr="00895B1C">
        <w:t xml:space="preserve"> with all qualified applicants with minimum amount given</w:t>
      </w:r>
    </w:p>
    <w:p w:rsidR="002065F7" w:rsidRPr="003C3176" w:rsidRDefault="002065F7" w:rsidP="002065F7">
      <w:r>
        <w:t>In this method, the scholarship amount is split among all qualified candidates as long as the split exceed a minimum base award amount. For example, assuming a $250 minimum</w:t>
      </w:r>
      <w:proofErr w:type="gramStart"/>
      <w:r>
        <w:t>,  a</w:t>
      </w:r>
      <w:proofErr w:type="gramEnd"/>
      <w:r>
        <w:t xml:space="preserve"> $500 scholarship with 4 candidates would be split to 2 awards of $250. However, a $1000 scholarship with only 3 candidates would be split to $333.33. If there were a forth candidate, the $1000 dollar scholarship would be split to $250. But if there were 5 candidates, the award would stay 4 awards of $250 each. </w:t>
      </w:r>
    </w:p>
    <w:p w:rsidR="002065F7" w:rsidRDefault="002065F7" w:rsidP="002065F7">
      <w:r>
        <w:rPr>
          <w:noProof/>
        </w:rPr>
        <w:drawing>
          <wp:inline distT="0" distB="0" distL="0" distR="0" wp14:anchorId="0594C237" wp14:editId="36EB7B6B">
            <wp:extent cx="2971800" cy="27241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989082" cy="2739992"/>
                    </a:xfrm>
                    <a:prstGeom prst="rect">
                      <a:avLst/>
                    </a:prstGeom>
                  </pic:spPr>
                </pic:pic>
              </a:graphicData>
            </a:graphic>
          </wp:inline>
        </w:drawing>
      </w:r>
    </w:p>
    <w:p w:rsidR="001D3429" w:rsidRPr="00857A2A" w:rsidRDefault="001D3429" w:rsidP="002065F7">
      <w:r>
        <w:t xml:space="preserve">Once again we have to calculate each award first. In this example, each S1 and S2 award can be divided by the number of applicants within getting below the minimum. However, S3 has 4 applicants but can only be split 2 ways to stay over 250 minimum. Note that these results also satisfy RA1. </w:t>
      </w:r>
    </w:p>
    <w:p w:rsidR="007C211E" w:rsidRDefault="002065F7" w:rsidP="002065F7">
      <w:pPr>
        <w:pStyle w:val="Heading2"/>
      </w:pPr>
      <w:r>
        <w:lastRenderedPageBreak/>
        <w:t>Data Models</w:t>
      </w:r>
    </w:p>
    <w:p w:rsidR="00DD5A5A" w:rsidRPr="00DD5A5A" w:rsidRDefault="00DD5A5A" w:rsidP="00DD5A5A">
      <w:r>
        <w:t xml:space="preserve">To implement these algorithms within the SQL language (MS-SQL Variant), it is required to create a data model. However, instead of only implementing the algorithm in a normalized model, I decided to create a </w:t>
      </w:r>
      <w:proofErr w:type="spellStart"/>
      <w:r>
        <w:t>denormalized</w:t>
      </w:r>
      <w:proofErr w:type="spellEnd"/>
      <w:r>
        <w:t xml:space="preserve"> model to allow easy import of data from a CSV import. </w:t>
      </w:r>
    </w:p>
    <w:p w:rsidR="002065F7" w:rsidRDefault="002065F7" w:rsidP="002065F7">
      <w:pPr>
        <w:pStyle w:val="Heading2"/>
      </w:pPr>
      <w:r>
        <w:t>Normalized</w:t>
      </w:r>
    </w:p>
    <w:p w:rsidR="00BF1A61" w:rsidRPr="00BF1A61" w:rsidRDefault="00BF1A61" w:rsidP="00BF1A61">
      <w:r>
        <w:t xml:space="preserve">Awarding Groups is where a committee name and ID is stored.  Every Awarding Group can multiple </w:t>
      </w:r>
      <w:proofErr w:type="spellStart"/>
      <w:r>
        <w:t>ApplicantRankings</w:t>
      </w:r>
      <w:proofErr w:type="spellEnd"/>
      <w:r>
        <w:t xml:space="preserve"> and </w:t>
      </w:r>
      <w:proofErr w:type="spellStart"/>
      <w:r>
        <w:t>ScholarshipApplicants</w:t>
      </w:r>
      <w:proofErr w:type="spellEnd"/>
      <w:r>
        <w:t xml:space="preserve">.  An </w:t>
      </w:r>
      <w:proofErr w:type="spellStart"/>
      <w:r>
        <w:t>ApplicantRanking</w:t>
      </w:r>
      <w:proofErr w:type="spellEnd"/>
      <w:r>
        <w:t xml:space="preserve"> points to an </w:t>
      </w:r>
      <w:proofErr w:type="spellStart"/>
      <w:r>
        <w:t>AwardingGroup</w:t>
      </w:r>
      <w:proofErr w:type="spellEnd"/>
      <w:r>
        <w:t xml:space="preserve"> and Applicant with a ranking from the committee with a surrogate key that points to this particular instance. Applicants is just a personal information of first and last name with ID. The </w:t>
      </w:r>
      <w:proofErr w:type="spellStart"/>
      <w:r>
        <w:t>ScholarshipApplicants</w:t>
      </w:r>
      <w:proofErr w:type="spellEnd"/>
      <w:r>
        <w:t xml:space="preserve"> table points to </w:t>
      </w:r>
      <w:proofErr w:type="gramStart"/>
      <w:r>
        <w:t>a</w:t>
      </w:r>
      <w:proofErr w:type="gramEnd"/>
      <w:r>
        <w:t xml:space="preserve"> </w:t>
      </w:r>
      <w:proofErr w:type="spellStart"/>
      <w:r>
        <w:t>AwardingGroup</w:t>
      </w:r>
      <w:proofErr w:type="spellEnd"/>
      <w:r>
        <w:t xml:space="preserve"> and Scholarship with a surrogate id.  The Scholarships table hold an ID, Name and the amount of the award for the scholarship.</w:t>
      </w:r>
    </w:p>
    <w:p w:rsidR="00BF1A61" w:rsidRPr="00BF1A61" w:rsidRDefault="00BF1A61" w:rsidP="00BF1A61"/>
    <w:p w:rsidR="002065F7" w:rsidRDefault="002065F7" w:rsidP="002065F7">
      <w:r w:rsidRPr="00673E1E">
        <w:rPr>
          <w:noProof/>
        </w:rPr>
        <w:drawing>
          <wp:inline distT="0" distB="0" distL="0" distR="0" wp14:anchorId="02188F10" wp14:editId="03350DDE">
            <wp:extent cx="5943600" cy="3725545"/>
            <wp:effectExtent l="0" t="0" r="0" b="8255"/>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7"/>
                    <a:stretch>
                      <a:fillRect/>
                    </a:stretch>
                  </pic:blipFill>
                  <pic:spPr>
                    <a:xfrm>
                      <a:off x="0" y="0"/>
                      <a:ext cx="5943600" cy="3725545"/>
                    </a:xfrm>
                    <a:prstGeom prst="rect">
                      <a:avLst/>
                    </a:prstGeom>
                  </pic:spPr>
                </pic:pic>
              </a:graphicData>
            </a:graphic>
          </wp:inline>
        </w:drawing>
      </w:r>
    </w:p>
    <w:p w:rsidR="00BF1A61" w:rsidRDefault="00BF1A61" w:rsidP="002065F7">
      <w:r>
        <w:t xml:space="preserve">To store the results of running the algorithms the linking table is the </w:t>
      </w:r>
      <w:proofErr w:type="spellStart"/>
      <w:r>
        <w:t>ScholarshipApplicants</w:t>
      </w:r>
      <w:proofErr w:type="spellEnd"/>
      <w:r>
        <w:t xml:space="preserve">. The </w:t>
      </w:r>
      <w:proofErr w:type="spellStart"/>
      <w:r>
        <w:t>ScholarshipAwards</w:t>
      </w:r>
      <w:proofErr w:type="spellEnd"/>
      <w:r>
        <w:t xml:space="preserve"> table stores the algorithm and the parameters that were used for the resulting row. </w:t>
      </w:r>
      <w:r w:rsidR="00E639B8">
        <w:t xml:space="preserve"> It also stores the resultant award. It should </w:t>
      </w:r>
      <w:proofErr w:type="spellStart"/>
      <w:r w:rsidR="00E639B8">
        <w:t>noted</w:t>
      </w:r>
      <w:proofErr w:type="spellEnd"/>
      <w:r w:rsidR="00E639B8">
        <w:t xml:space="preserve"> that the algorithm can change the final award amount and one cannot just link this value from the Scholarship table through the </w:t>
      </w:r>
      <w:proofErr w:type="spellStart"/>
      <w:r w:rsidR="00E639B8">
        <w:t>ScholarshipApplicants</w:t>
      </w:r>
      <w:proofErr w:type="spellEnd"/>
      <w:r w:rsidR="00E639B8">
        <w:t xml:space="preserve"> table. </w:t>
      </w:r>
      <w:r>
        <w:t xml:space="preserve">This table links to the Algorithm table which has a name and description for each of the seven algorithms.  </w:t>
      </w:r>
      <w:r w:rsidR="00E639B8">
        <w:t xml:space="preserve">Once all the awards have been awarded for a given algorithm and parameters, the results are then stored into the </w:t>
      </w:r>
      <w:proofErr w:type="spellStart"/>
      <w:r w:rsidR="00E639B8">
        <w:t>ScholarshipAwardAnalysises</w:t>
      </w:r>
      <w:proofErr w:type="spellEnd"/>
      <w:r w:rsidR="00E639B8">
        <w:t xml:space="preserve"> table. This table stores the algorithm and all the parameters, a link to the </w:t>
      </w:r>
      <w:proofErr w:type="spellStart"/>
      <w:r w:rsidR="00E639B8">
        <w:t>ScholarshipApplicants</w:t>
      </w:r>
      <w:proofErr w:type="spellEnd"/>
      <w:r w:rsidR="00E639B8">
        <w:t xml:space="preserve">, and a Boolean value for RA1, RA2, and RA3. </w:t>
      </w:r>
      <w:r w:rsidR="00AB4DF3">
        <w:t xml:space="preserve">The table </w:t>
      </w:r>
      <w:r w:rsidR="00AB4DF3">
        <w:lastRenderedPageBreak/>
        <w:t xml:space="preserve">also stores useful information about the results such as the number of students awarded both total and unique, and the maximum and minimum total awards for any of the students in the analysis group. </w:t>
      </w:r>
    </w:p>
    <w:p w:rsidR="002065F7" w:rsidRDefault="00F94151" w:rsidP="002065F7">
      <w:r>
        <w:rPr>
          <w:noProof/>
        </w:rPr>
        <w:drawing>
          <wp:inline distT="0" distB="0" distL="0" distR="0" wp14:anchorId="348494C9" wp14:editId="0C78DC67">
            <wp:extent cx="5943600" cy="44253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4425315"/>
                    </a:xfrm>
                    <a:prstGeom prst="rect">
                      <a:avLst/>
                    </a:prstGeom>
                  </pic:spPr>
                </pic:pic>
              </a:graphicData>
            </a:graphic>
          </wp:inline>
        </w:drawing>
      </w:r>
    </w:p>
    <w:p w:rsidR="002065F7" w:rsidRDefault="002065F7" w:rsidP="002065F7">
      <w:pPr>
        <w:pStyle w:val="Heading2"/>
      </w:pPr>
      <w:proofErr w:type="spellStart"/>
      <w:r>
        <w:t>Denormalized</w:t>
      </w:r>
      <w:proofErr w:type="spellEnd"/>
    </w:p>
    <w:p w:rsidR="002F36A8" w:rsidRDefault="002F36A8" w:rsidP="002F36A8">
      <w:r>
        <w:t xml:space="preserve">Since it would be difficult for an outside system to important a normalized model due to the many surrogate keys that would need to be linked, I created a </w:t>
      </w:r>
      <w:proofErr w:type="spellStart"/>
      <w:r>
        <w:t>denormalized</w:t>
      </w:r>
      <w:proofErr w:type="spellEnd"/>
      <w:r>
        <w:t xml:space="preserve"> less strongly typed version that could allow easy import for analysis. </w:t>
      </w:r>
    </w:p>
    <w:p w:rsidR="002F36A8" w:rsidRDefault="002F36A8" w:rsidP="002F36A8">
      <w:r>
        <w:t xml:space="preserve">The only </w:t>
      </w:r>
      <w:r w:rsidR="00B80610">
        <w:t xml:space="preserve">data </w:t>
      </w:r>
      <w:r>
        <w:t>requirement before import would be to grab a unique ID from the awarding groups</w:t>
      </w:r>
      <w:r w:rsidR="00B80610">
        <w:t xml:space="preserve">. After this the data for Scholarship and Applicant can be a generic text fields. The </w:t>
      </w:r>
      <w:proofErr w:type="spellStart"/>
      <w:r w:rsidR="00B80610">
        <w:t>ScholarshipAward</w:t>
      </w:r>
      <w:proofErr w:type="spellEnd"/>
      <w:r w:rsidR="00B80610">
        <w:t xml:space="preserve"> can be a decimal and the Applicant Ranking must be an integer. The process of important has the ability to preprocess the imported data to verify that each user has a unique ID (which is required for the algorithms to run correctly). If scholarships have the same awarding amount, it would be up to the user importing the data to rank the more important ones by placing them first in the imported data.</w:t>
      </w:r>
    </w:p>
    <w:p w:rsidR="00B80610" w:rsidRPr="002F36A8" w:rsidRDefault="00B80610" w:rsidP="002F36A8">
      <w:r>
        <w:t xml:space="preserve">Once the data is imported into the </w:t>
      </w:r>
      <w:proofErr w:type="spellStart"/>
      <w:r>
        <w:t>DenormalizedEntries</w:t>
      </w:r>
      <w:proofErr w:type="spellEnd"/>
      <w:r>
        <w:t xml:space="preserve"> table the same process for results for the algorithms and analysis is available for these new entries. </w:t>
      </w:r>
    </w:p>
    <w:p w:rsidR="002065F7" w:rsidRDefault="00E34F93" w:rsidP="002065F7">
      <w:r>
        <w:rPr>
          <w:noProof/>
        </w:rPr>
        <w:lastRenderedPageBreak/>
        <w:drawing>
          <wp:inline distT="0" distB="0" distL="0" distR="0" wp14:anchorId="7489E759" wp14:editId="68D34971">
            <wp:extent cx="5943600" cy="4718050"/>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4718050"/>
                    </a:xfrm>
                    <a:prstGeom prst="rect">
                      <a:avLst/>
                    </a:prstGeom>
                  </pic:spPr>
                </pic:pic>
              </a:graphicData>
            </a:graphic>
          </wp:inline>
        </w:drawing>
      </w:r>
    </w:p>
    <w:p w:rsidR="007C211E" w:rsidRDefault="007C211E" w:rsidP="007C211E"/>
    <w:p w:rsidR="00503091" w:rsidRDefault="00503091" w:rsidP="00503091">
      <w:pPr>
        <w:pStyle w:val="Heading1"/>
      </w:pPr>
      <w:r>
        <w:t>Results</w:t>
      </w:r>
    </w:p>
    <w:p w:rsidR="00A16F10" w:rsidRDefault="00A16F10" w:rsidP="00A16F10">
      <w:r>
        <w:t xml:space="preserve">To implement this programmatic intention, I created a MS-SQL Database and Stored Procedures to carry out the logic for the methods. There are two versions of the algorithms to match the normalized and </w:t>
      </w:r>
      <w:proofErr w:type="spellStart"/>
      <w:r>
        <w:t>denormalized</w:t>
      </w:r>
      <w:proofErr w:type="spellEnd"/>
      <w:r>
        <w:t xml:space="preserve"> versions of the data schema. </w:t>
      </w:r>
      <w:r w:rsidR="0037117B">
        <w:t xml:space="preserve"> I used the Red Gate SQL Source Control tool to save this schema to a GIT Repository which includes documentation and worksheets which allow the user to step through the code instead of running the stored procedures. I also used the Red Gate Compare SQL and Data Compare tools to save copies of the basic data for testing and the changes in the schema as I developed and made changes to the </w:t>
      </w:r>
      <w:r w:rsidR="003A2CCE">
        <w:t xml:space="preserve">database. This </w:t>
      </w:r>
      <w:r w:rsidR="006508B3">
        <w:t>repository is</w:t>
      </w:r>
      <w:r w:rsidR="003A2CCE">
        <w:t xml:space="preserve"> located at </w:t>
      </w:r>
      <w:hyperlink r:id="rId20" w:history="1">
        <w:r w:rsidR="003A2CCE" w:rsidRPr="00620EB5">
          <w:rPr>
            <w:rStyle w:val="Hyperlink"/>
          </w:rPr>
          <w:t>https://github.com/dmerson/ArizonaMastersCapstone</w:t>
        </w:r>
      </w:hyperlink>
      <w:r w:rsidR="003A2CCE">
        <w:t>.</w:t>
      </w:r>
    </w:p>
    <w:p w:rsidR="00A16F10" w:rsidRDefault="00A16F10" w:rsidP="006508B3">
      <w:r>
        <w:t xml:space="preserve">Each algorithm has a stored procedure that corresponds to its ID in the algorithm table. </w:t>
      </w:r>
      <w:r w:rsidR="000047A8">
        <w:t xml:space="preserve">For example, the row in the algorithm table with the ID of 1 corresponds to RunAlgorithm1 stored procedure which run the Merit Only algorithm. </w:t>
      </w:r>
      <w:r w:rsidR="0037117B">
        <w:t xml:space="preserve"> </w:t>
      </w:r>
      <w:r w:rsidR="006508B3">
        <w:t xml:space="preserve">There is a </w:t>
      </w:r>
      <w:proofErr w:type="spellStart"/>
      <w:r w:rsidR="006508B3">
        <w:t>denormalized</w:t>
      </w:r>
      <w:proofErr w:type="spellEnd"/>
      <w:r w:rsidR="006508B3">
        <w:t xml:space="preserve"> version of this if the data exists in the </w:t>
      </w:r>
      <w:proofErr w:type="spellStart"/>
      <w:r w:rsidR="006508B3">
        <w:t>DenormalizedEnties</w:t>
      </w:r>
      <w:proofErr w:type="spellEnd"/>
      <w:r w:rsidR="006508B3">
        <w:t xml:space="preserve"> table called</w:t>
      </w:r>
      <w:r w:rsidR="006508B3">
        <w:t xml:space="preserve"> </w:t>
      </w:r>
      <w:r w:rsidR="0037117B" w:rsidRPr="006508B3">
        <w:t>RunDenormalizedAlgorithm1</w:t>
      </w:r>
      <w:r w:rsidR="0037117B">
        <w:t xml:space="preserve">. </w:t>
      </w:r>
      <w:r w:rsidR="006508B3">
        <w:t xml:space="preserve">There is a stored procedure that can run each of the seven stored procedures at once taking in the parameters </w:t>
      </w:r>
      <w:proofErr w:type="gramStart"/>
      <w:r w:rsidR="006508B3">
        <w:t>of :</w:t>
      </w:r>
      <w:r w:rsidR="006508B3">
        <w:t>@</w:t>
      </w:r>
      <w:proofErr w:type="spellStart"/>
      <w:r w:rsidR="006508B3">
        <w:t>awardgroup</w:t>
      </w:r>
      <w:proofErr w:type="spellEnd"/>
      <w:proofErr w:type="gramEnd"/>
      <w:r w:rsidR="006508B3">
        <w:t xml:space="preserve"> INT,    </w:t>
      </w:r>
      <w:r w:rsidR="006508B3">
        <w:lastRenderedPageBreak/>
        <w:t>@</w:t>
      </w:r>
      <w:proofErr w:type="spellStart"/>
      <w:r w:rsidR="006508B3">
        <w:t>MaximumAward</w:t>
      </w:r>
      <w:proofErr w:type="spellEnd"/>
      <w:r w:rsidR="006508B3">
        <w:t xml:space="preserve"> DECIMAL(9, 2), @</w:t>
      </w:r>
      <w:proofErr w:type="spellStart"/>
      <w:r w:rsidR="006508B3">
        <w:t>MinimumAward</w:t>
      </w:r>
      <w:proofErr w:type="spellEnd"/>
      <w:r w:rsidR="006508B3">
        <w:t xml:space="preserve"> DECIMAL(9, 2),</w:t>
      </w:r>
      <w:r w:rsidR="006508B3">
        <w:t xml:space="preserve"> and </w:t>
      </w:r>
      <w:r w:rsidR="006508B3">
        <w:t xml:space="preserve"> @</w:t>
      </w:r>
      <w:proofErr w:type="spellStart"/>
      <w:r w:rsidR="006508B3">
        <w:t>MaxApplicants</w:t>
      </w:r>
      <w:proofErr w:type="spellEnd"/>
      <w:r w:rsidR="006508B3">
        <w:t xml:space="preserve"> INT</w:t>
      </w:r>
      <w:r w:rsidR="006508B3">
        <w:t xml:space="preserve">. There is one stored procedure to run the normalized versus the </w:t>
      </w:r>
      <w:proofErr w:type="spellStart"/>
      <w:r w:rsidR="006508B3">
        <w:t>denormalized</w:t>
      </w:r>
      <w:proofErr w:type="spellEnd"/>
      <w:r w:rsidR="006508B3">
        <w:t xml:space="preserve"> versions of the algorithm. </w:t>
      </w:r>
    </w:p>
    <w:p w:rsidR="006508B3" w:rsidRDefault="0037117B" w:rsidP="00AA1477">
      <w:r>
        <w:t xml:space="preserve">I am going to discuss the base algorithms and how they are implemented in code. </w:t>
      </w:r>
      <w:r w:rsidR="00A84D63">
        <w:t xml:space="preserve"> Certain algorithms don’t need input parameter but they are required when comparing the finalized result ana</w:t>
      </w:r>
      <w:r w:rsidR="00E81F46">
        <w:t xml:space="preserve">lysis. For example, algorithm 1-Merit </w:t>
      </w:r>
      <w:proofErr w:type="gramStart"/>
      <w:r w:rsidR="00E81F46">
        <w:t>Only</w:t>
      </w:r>
      <w:proofErr w:type="gramEnd"/>
      <w:r w:rsidR="00E81F46">
        <w:t xml:space="preserve"> doesn’t require any parameters but when later comparing it to other possibilities within the seven algorithms it is required for the query. For these reasons, I am including them as I will include them in my analysis of the algorithms. </w:t>
      </w:r>
      <w:r w:rsidR="00AA1477">
        <w:t xml:space="preserve"> To simplify this I will use the phrase “Get Input Parameters” with the explanation of the algorithms. This group of parameters equates to</w:t>
      </w:r>
      <w:proofErr w:type="gramStart"/>
      <w:r w:rsidR="00AA1477">
        <w:t>:</w:t>
      </w:r>
      <w:r w:rsidR="006508B3" w:rsidRPr="006508B3">
        <w:t xml:space="preserve"> </w:t>
      </w:r>
      <w:r w:rsidR="006508B3">
        <w:t>:</w:t>
      </w:r>
      <w:proofErr w:type="gramEnd"/>
      <w:r w:rsidR="006508B3">
        <w:t>@</w:t>
      </w:r>
      <w:proofErr w:type="spellStart"/>
      <w:r w:rsidR="006508B3">
        <w:t>awardgroup</w:t>
      </w:r>
      <w:proofErr w:type="spellEnd"/>
      <w:r w:rsidR="006508B3">
        <w:t xml:space="preserve"> INT,    @</w:t>
      </w:r>
      <w:proofErr w:type="spellStart"/>
      <w:r w:rsidR="006508B3">
        <w:t>MaximumAward</w:t>
      </w:r>
      <w:proofErr w:type="spellEnd"/>
      <w:r w:rsidR="006508B3">
        <w:t xml:space="preserve"> DECIMAL(9, 2), @</w:t>
      </w:r>
      <w:proofErr w:type="spellStart"/>
      <w:r w:rsidR="006508B3">
        <w:t>MinimumAward</w:t>
      </w:r>
      <w:proofErr w:type="spellEnd"/>
      <w:r w:rsidR="006508B3">
        <w:t xml:space="preserve"> DECIMAL(9, 2), and  @</w:t>
      </w:r>
      <w:proofErr w:type="spellStart"/>
      <w:r w:rsidR="006508B3">
        <w:t>MaxApplicants</w:t>
      </w:r>
      <w:proofErr w:type="spellEnd"/>
      <w:r w:rsidR="006508B3">
        <w:t xml:space="preserve"> INT</w:t>
      </w:r>
      <w:r w:rsidR="006508B3">
        <w:t xml:space="preserve">. </w:t>
      </w:r>
      <w:r w:rsidR="00AA1477">
        <w:t xml:space="preserve">Each algorithm ends with an input into an Analysis table which has calculated RA1, RA2, and RA3. </w:t>
      </w:r>
      <w:r w:rsidR="006508B3">
        <w:t xml:space="preserve">This algorithm also calculates other parts of the final results such </w:t>
      </w:r>
      <w:proofErr w:type="gramStart"/>
      <w:r w:rsidR="006508B3">
        <w:t>as  number</w:t>
      </w:r>
      <w:proofErr w:type="gramEnd"/>
      <w:r w:rsidR="006508B3">
        <w:t xml:space="preserve"> of scholarships awarded, number of unique applicants awarded, the maximum and minimum total awards for a student. </w:t>
      </w:r>
    </w:p>
    <w:p w:rsidR="00AA1477" w:rsidRDefault="00AA1477" w:rsidP="00AA1477">
      <w:r>
        <w:t xml:space="preserve"> </w:t>
      </w:r>
      <w:r w:rsidR="006508B3">
        <w:t xml:space="preserve">As </w:t>
      </w:r>
      <w:r>
        <w:t xml:space="preserve">I will explore </w:t>
      </w:r>
      <w:r w:rsidR="006508B3">
        <w:t>each of these</w:t>
      </w:r>
      <w:r>
        <w:t xml:space="preserve"> </w:t>
      </w:r>
      <w:r w:rsidR="006508B3">
        <w:t>algorithms I will</w:t>
      </w:r>
      <w:r>
        <w:t xml:space="preserve"> include “Insert </w:t>
      </w:r>
      <w:proofErr w:type="gramStart"/>
      <w:r>
        <w:t>Into</w:t>
      </w:r>
      <w:proofErr w:type="gramEnd"/>
      <w:r>
        <w:t xml:space="preserve"> Analysis” within the algorithms descriptions for each.</w:t>
      </w:r>
      <w:r w:rsidR="006508B3">
        <w:t xml:space="preserve"> This is a separate algorithm that</w:t>
      </w:r>
      <w:r w:rsidR="003F508C">
        <w:t xml:space="preserve"> is the same for each algorithm that insert the RA and other characteristics of the final distribution. I will discuss this section after I dissect the logic for each of the seven algorithms. </w:t>
      </w:r>
    </w:p>
    <w:p w:rsidR="0037117B" w:rsidRDefault="0037117B" w:rsidP="00A84D63">
      <w:pPr>
        <w:pStyle w:val="Heading3"/>
      </w:pPr>
      <w:bookmarkStart w:id="0" w:name="_GoBack"/>
      <w:bookmarkEnd w:id="0"/>
      <w:r>
        <w:t>Algorithm 1</w:t>
      </w:r>
      <w:r w:rsidR="005F4C30">
        <w:t>- Basics</w:t>
      </w:r>
    </w:p>
    <w:p w:rsidR="00A84D63" w:rsidRDefault="009610F4" w:rsidP="00A84D63">
      <w:r>
        <w:t>Get Input Parameters</w:t>
      </w:r>
    </w:p>
    <w:p w:rsidR="009610F4" w:rsidRDefault="009610F4" w:rsidP="00A84D63">
      <w:r>
        <w:t xml:space="preserve">Get Scholarship and place in a </w:t>
      </w:r>
      <w:r w:rsidR="00B838C5">
        <w:t xml:space="preserve">looping </w:t>
      </w:r>
      <w:r>
        <w:t>table</w:t>
      </w:r>
    </w:p>
    <w:p w:rsidR="009610F4" w:rsidRDefault="009610F4" w:rsidP="00A84D63">
      <w:r>
        <w:t>Set @</w:t>
      </w:r>
      <w:proofErr w:type="spellStart"/>
      <w:r>
        <w:t>CountOfScholarships</w:t>
      </w:r>
      <w:proofErr w:type="spellEnd"/>
      <w:r w:rsidR="00B838C5">
        <w:t xml:space="preserve"> to count of scholarships in looping table</w:t>
      </w:r>
    </w:p>
    <w:p w:rsidR="009610F4" w:rsidRDefault="009610F4" w:rsidP="00A84D63">
      <w:r>
        <w:t>Set @</w:t>
      </w:r>
      <w:proofErr w:type="spellStart"/>
      <w:r>
        <w:t>ScholarshipCounter</w:t>
      </w:r>
      <w:proofErr w:type="spellEnd"/>
      <w:r>
        <w:t xml:space="preserve"> to 1</w:t>
      </w:r>
    </w:p>
    <w:p w:rsidR="009610F4" w:rsidRDefault="009610F4" w:rsidP="00A84D63">
      <w:r>
        <w:t>Declare @</w:t>
      </w:r>
      <w:proofErr w:type="spellStart"/>
      <w:r>
        <w:t>ScholarshipWinner</w:t>
      </w:r>
      <w:proofErr w:type="spellEnd"/>
    </w:p>
    <w:p w:rsidR="009610F4" w:rsidRDefault="009610F4" w:rsidP="00A84D63">
      <w:r>
        <w:t>Declare @</w:t>
      </w:r>
      <w:proofErr w:type="spellStart"/>
      <w:r>
        <w:t>CurrentScholarship</w:t>
      </w:r>
      <w:proofErr w:type="spellEnd"/>
    </w:p>
    <w:p w:rsidR="009610F4" w:rsidRDefault="009610F4" w:rsidP="00A84D63">
      <w:r>
        <w:t>Declare @</w:t>
      </w:r>
      <w:proofErr w:type="spellStart"/>
      <w:r>
        <w:t>CurrentAmount</w:t>
      </w:r>
      <w:proofErr w:type="spellEnd"/>
    </w:p>
    <w:p w:rsidR="009610F4" w:rsidRDefault="009610F4" w:rsidP="00A84D63">
      <w:r>
        <w:t>Remove previous results with these input parameters</w:t>
      </w:r>
    </w:p>
    <w:p w:rsidR="009610F4" w:rsidRDefault="009610F4" w:rsidP="00A84D63">
      <w:r>
        <w:t>Loop through each scholarship using @</w:t>
      </w:r>
      <w:proofErr w:type="spellStart"/>
      <w:r>
        <w:t>ScholarshipCounter</w:t>
      </w:r>
      <w:proofErr w:type="spellEnd"/>
    </w:p>
    <w:p w:rsidR="00B838C5" w:rsidRDefault="00B838C5" w:rsidP="00A84D63">
      <w:r>
        <w:tab/>
        <w:t>Set Scholarship as @</w:t>
      </w:r>
      <w:proofErr w:type="spellStart"/>
      <w:r>
        <w:t>CurrentScholarship</w:t>
      </w:r>
      <w:proofErr w:type="spellEnd"/>
      <w:r>
        <w:t xml:space="preserve"> with @</w:t>
      </w:r>
      <w:proofErr w:type="spellStart"/>
      <w:r>
        <w:t>ScholarshipCOunter</w:t>
      </w:r>
      <w:proofErr w:type="spellEnd"/>
      <w:r>
        <w:t xml:space="preserve"> pulling from </w:t>
      </w:r>
      <w:r w:rsidR="00680703">
        <w:t>looping table</w:t>
      </w:r>
    </w:p>
    <w:p w:rsidR="00B838C5" w:rsidRDefault="00B838C5" w:rsidP="00A84D63">
      <w:r>
        <w:tab/>
        <w:t>Set Amount as @</w:t>
      </w:r>
      <w:proofErr w:type="spellStart"/>
      <w:r>
        <w:t>CurrentAmount</w:t>
      </w:r>
      <w:proofErr w:type="spellEnd"/>
      <w:r w:rsidR="00680703">
        <w:t xml:space="preserve"> with current scholarship amount</w:t>
      </w:r>
    </w:p>
    <w:p w:rsidR="009610F4" w:rsidRDefault="009610F4" w:rsidP="00A84D63">
      <w:r>
        <w:tab/>
        <w:t>Get Scholarship Applicants</w:t>
      </w:r>
    </w:p>
    <w:p w:rsidR="009610F4" w:rsidRDefault="009610F4" w:rsidP="00A84D63">
      <w:r>
        <w:tab/>
        <w:t>Get Lowest Ranking for Current Scholarship Applicants</w:t>
      </w:r>
    </w:p>
    <w:p w:rsidR="00B838C5" w:rsidRDefault="00B838C5" w:rsidP="00A84D63">
      <w:r>
        <w:tab/>
        <w:t>Set Applicant as @</w:t>
      </w:r>
      <w:proofErr w:type="spellStart"/>
      <w:r>
        <w:t>ScholarshipWinner</w:t>
      </w:r>
      <w:proofErr w:type="spellEnd"/>
    </w:p>
    <w:p w:rsidR="00680703" w:rsidRDefault="00680703" w:rsidP="00A84D63">
      <w:r>
        <w:tab/>
        <w:t xml:space="preserve">Set Result </w:t>
      </w:r>
      <w:proofErr w:type="gramStart"/>
      <w:r>
        <w:t>Into</w:t>
      </w:r>
      <w:proofErr w:type="gramEnd"/>
      <w:r>
        <w:t xml:space="preserve"> </w:t>
      </w:r>
      <w:proofErr w:type="spellStart"/>
      <w:r>
        <w:t>ResultTable</w:t>
      </w:r>
      <w:proofErr w:type="spellEnd"/>
      <w:r>
        <w:t xml:space="preserve"> with @</w:t>
      </w:r>
      <w:proofErr w:type="spellStart"/>
      <w:r>
        <w:t>ScholarshipWinner</w:t>
      </w:r>
      <w:proofErr w:type="spellEnd"/>
      <w:r>
        <w:t>, @</w:t>
      </w:r>
      <w:proofErr w:type="spellStart"/>
      <w:r>
        <w:t>CurrentScholarship</w:t>
      </w:r>
      <w:proofErr w:type="spellEnd"/>
      <w:r>
        <w:t xml:space="preserve">, and </w:t>
      </w:r>
      <w:r w:rsidR="00251045">
        <w:t>@</w:t>
      </w:r>
      <w:proofErr w:type="spellStart"/>
      <w:r w:rsidR="00251045">
        <w:t>CurrentAmount</w:t>
      </w:r>
      <w:proofErr w:type="spellEnd"/>
    </w:p>
    <w:p w:rsidR="00251045" w:rsidRDefault="00251045" w:rsidP="00A84D63">
      <w:r>
        <w:lastRenderedPageBreak/>
        <w:tab/>
        <w:t>Next Scholarship in Looping Table</w:t>
      </w:r>
    </w:p>
    <w:p w:rsidR="00251045" w:rsidRDefault="00251045" w:rsidP="00A84D63">
      <w:r>
        <w:t>Insert into Analysis</w:t>
      </w:r>
    </w:p>
    <w:p w:rsidR="000452C6" w:rsidRDefault="000452C6" w:rsidP="000452C6">
      <w:pPr>
        <w:pStyle w:val="Heading3"/>
      </w:pPr>
      <w:r>
        <w:t>Algorithm 2- Basics</w:t>
      </w:r>
    </w:p>
    <w:p w:rsidR="000452C6" w:rsidRDefault="000452C6" w:rsidP="000452C6">
      <w:r>
        <w:t>Get Input Parameters</w:t>
      </w:r>
    </w:p>
    <w:p w:rsidR="000452C6" w:rsidRDefault="000452C6" w:rsidP="000452C6">
      <w:r>
        <w:t>Get Scholarship and place in a looping table</w:t>
      </w:r>
    </w:p>
    <w:p w:rsidR="000452C6" w:rsidRDefault="000452C6" w:rsidP="000452C6">
      <w:r>
        <w:t>Set @</w:t>
      </w:r>
      <w:proofErr w:type="spellStart"/>
      <w:r>
        <w:t>CountOfScholarships</w:t>
      </w:r>
      <w:proofErr w:type="spellEnd"/>
      <w:r>
        <w:t xml:space="preserve"> to count of scholarships in looping table</w:t>
      </w:r>
    </w:p>
    <w:p w:rsidR="000452C6" w:rsidRDefault="000452C6" w:rsidP="000452C6">
      <w:r>
        <w:t>Set @</w:t>
      </w:r>
      <w:proofErr w:type="spellStart"/>
      <w:r>
        <w:t>ScholarshipCounter</w:t>
      </w:r>
      <w:proofErr w:type="spellEnd"/>
      <w:r>
        <w:t xml:space="preserve"> to 1</w:t>
      </w:r>
    </w:p>
    <w:p w:rsidR="000452C6" w:rsidRDefault="000452C6" w:rsidP="000452C6">
      <w:r>
        <w:t>Declare @</w:t>
      </w:r>
      <w:proofErr w:type="spellStart"/>
      <w:r>
        <w:t>ScholarshipWinner</w:t>
      </w:r>
      <w:proofErr w:type="spellEnd"/>
    </w:p>
    <w:p w:rsidR="000452C6" w:rsidRDefault="000452C6" w:rsidP="000452C6">
      <w:r>
        <w:t>Declare @</w:t>
      </w:r>
      <w:proofErr w:type="spellStart"/>
      <w:r>
        <w:t>CurrentScholarship</w:t>
      </w:r>
      <w:proofErr w:type="spellEnd"/>
    </w:p>
    <w:p w:rsidR="000452C6" w:rsidRDefault="000452C6" w:rsidP="000452C6">
      <w:r>
        <w:t>Declare @</w:t>
      </w:r>
      <w:proofErr w:type="spellStart"/>
      <w:r>
        <w:t>CurrentAmount</w:t>
      </w:r>
      <w:proofErr w:type="spellEnd"/>
    </w:p>
    <w:p w:rsidR="000452C6" w:rsidRDefault="000452C6" w:rsidP="000452C6">
      <w:r>
        <w:t>Remove previous results with these input parameters</w:t>
      </w:r>
    </w:p>
    <w:p w:rsidR="000452C6" w:rsidRDefault="000452C6" w:rsidP="000452C6">
      <w:r>
        <w:t>Loop through each scholarship using @</w:t>
      </w:r>
      <w:proofErr w:type="spellStart"/>
      <w:r>
        <w:t>ScholarshipCounter</w:t>
      </w:r>
      <w:proofErr w:type="spellEnd"/>
    </w:p>
    <w:p w:rsidR="000452C6" w:rsidRDefault="000452C6" w:rsidP="000452C6">
      <w:r>
        <w:tab/>
        <w:t>Set Scholarship as @</w:t>
      </w:r>
      <w:proofErr w:type="spellStart"/>
      <w:r>
        <w:t>CurrentScholarship</w:t>
      </w:r>
      <w:proofErr w:type="spellEnd"/>
      <w:r>
        <w:t xml:space="preserve"> with @</w:t>
      </w:r>
      <w:proofErr w:type="spellStart"/>
      <w:r>
        <w:t>ScholarshipCOunter</w:t>
      </w:r>
      <w:proofErr w:type="spellEnd"/>
      <w:r>
        <w:t xml:space="preserve"> pulling from looping table</w:t>
      </w:r>
    </w:p>
    <w:p w:rsidR="000452C6" w:rsidRDefault="000452C6" w:rsidP="000452C6">
      <w:r>
        <w:tab/>
        <w:t>Set Amount as @</w:t>
      </w:r>
      <w:proofErr w:type="spellStart"/>
      <w:r>
        <w:t>CurrentAmount</w:t>
      </w:r>
      <w:proofErr w:type="spellEnd"/>
      <w:r>
        <w:t xml:space="preserve"> with current scholarship amount</w:t>
      </w:r>
    </w:p>
    <w:p w:rsidR="000452C6" w:rsidRDefault="000452C6" w:rsidP="000452C6">
      <w:r>
        <w:tab/>
        <w:t xml:space="preserve">Get List of </w:t>
      </w:r>
      <w:proofErr w:type="spellStart"/>
      <w:r>
        <w:t>CurrentResults</w:t>
      </w:r>
      <w:proofErr w:type="spellEnd"/>
      <w:r>
        <w:t xml:space="preserve"> for Awarding Group</w:t>
      </w:r>
    </w:p>
    <w:p w:rsidR="000452C6" w:rsidRDefault="000452C6" w:rsidP="000452C6">
      <w:pPr>
        <w:ind w:firstLine="720"/>
      </w:pPr>
      <w:r>
        <w:t>Get Scholarship Applicants Who Haven’t Exceeded Minimum Award</w:t>
      </w:r>
    </w:p>
    <w:p w:rsidR="000452C6" w:rsidRDefault="000452C6" w:rsidP="000452C6">
      <w:r>
        <w:tab/>
        <w:t>Get Lowest Ranking for Available Scholarship Applicants</w:t>
      </w:r>
    </w:p>
    <w:p w:rsidR="000452C6" w:rsidRDefault="000452C6" w:rsidP="000452C6">
      <w:r>
        <w:tab/>
        <w:t>Set Applicant as @</w:t>
      </w:r>
      <w:proofErr w:type="spellStart"/>
      <w:r>
        <w:t>ScholarshipWinner</w:t>
      </w:r>
      <w:proofErr w:type="spellEnd"/>
    </w:p>
    <w:p w:rsidR="000452C6" w:rsidRDefault="000452C6" w:rsidP="000452C6">
      <w:r>
        <w:tab/>
        <w:t xml:space="preserve">Set Result </w:t>
      </w:r>
      <w:proofErr w:type="gramStart"/>
      <w:r>
        <w:t>Into</w:t>
      </w:r>
      <w:proofErr w:type="gramEnd"/>
      <w:r>
        <w:t xml:space="preserve"> </w:t>
      </w:r>
      <w:proofErr w:type="spellStart"/>
      <w:r>
        <w:t>ResultTable</w:t>
      </w:r>
      <w:proofErr w:type="spellEnd"/>
      <w:r>
        <w:t xml:space="preserve"> with @</w:t>
      </w:r>
      <w:proofErr w:type="spellStart"/>
      <w:r>
        <w:t>ScholarshipWinner</w:t>
      </w:r>
      <w:proofErr w:type="spellEnd"/>
      <w:r>
        <w:t>, @</w:t>
      </w:r>
      <w:proofErr w:type="spellStart"/>
      <w:r>
        <w:t>CurrentScholarship</w:t>
      </w:r>
      <w:proofErr w:type="spellEnd"/>
      <w:r>
        <w:t>, and @</w:t>
      </w:r>
      <w:proofErr w:type="spellStart"/>
      <w:r>
        <w:t>CurrentAmount</w:t>
      </w:r>
      <w:proofErr w:type="spellEnd"/>
    </w:p>
    <w:p w:rsidR="000452C6" w:rsidRDefault="000452C6" w:rsidP="000452C6">
      <w:r>
        <w:tab/>
        <w:t>Next Scholarship in Looping Table</w:t>
      </w:r>
    </w:p>
    <w:p w:rsidR="000452C6" w:rsidRDefault="000452C6" w:rsidP="000452C6">
      <w:r>
        <w:t>Insert into Analysis</w:t>
      </w:r>
    </w:p>
    <w:p w:rsidR="00AD1F77" w:rsidRDefault="00AD1F77" w:rsidP="00AD1F77">
      <w:pPr>
        <w:pStyle w:val="Heading3"/>
      </w:pPr>
      <w:r>
        <w:t>Algorithm 3- Basics</w:t>
      </w:r>
    </w:p>
    <w:p w:rsidR="00AD1F77" w:rsidRDefault="00AD1F77" w:rsidP="00AD1F77">
      <w:r>
        <w:t>Get Input Parameters</w:t>
      </w:r>
    </w:p>
    <w:p w:rsidR="00AD1F77" w:rsidRDefault="00AD1F77" w:rsidP="00AD1F77">
      <w:r>
        <w:t>Get Scholarship and place in a looping table</w:t>
      </w:r>
    </w:p>
    <w:p w:rsidR="00AD1F77" w:rsidRDefault="00AD1F77" w:rsidP="00AD1F77">
      <w:r>
        <w:t>Set @</w:t>
      </w:r>
      <w:proofErr w:type="spellStart"/>
      <w:r>
        <w:t>CountOfScholarships</w:t>
      </w:r>
      <w:proofErr w:type="spellEnd"/>
      <w:r>
        <w:t xml:space="preserve"> to count of scholarships in looping table</w:t>
      </w:r>
    </w:p>
    <w:p w:rsidR="00AD1F77" w:rsidRDefault="00AD1F77" w:rsidP="00AD1F77">
      <w:r>
        <w:t>Set @</w:t>
      </w:r>
      <w:proofErr w:type="spellStart"/>
      <w:r>
        <w:t>ScholarshipCounter</w:t>
      </w:r>
      <w:proofErr w:type="spellEnd"/>
      <w:r>
        <w:t xml:space="preserve"> to 1</w:t>
      </w:r>
    </w:p>
    <w:p w:rsidR="00AD1F77" w:rsidRDefault="00AD1F77" w:rsidP="00AD1F77">
      <w:r>
        <w:t>Declare @</w:t>
      </w:r>
      <w:proofErr w:type="spellStart"/>
      <w:r>
        <w:t>ScholarshipWinner</w:t>
      </w:r>
      <w:proofErr w:type="spellEnd"/>
    </w:p>
    <w:p w:rsidR="00AD1F77" w:rsidRDefault="00AD1F77" w:rsidP="00AD1F77">
      <w:r>
        <w:t>Declare @</w:t>
      </w:r>
      <w:proofErr w:type="spellStart"/>
      <w:r>
        <w:t>CurrentScholarship</w:t>
      </w:r>
      <w:proofErr w:type="spellEnd"/>
    </w:p>
    <w:p w:rsidR="00AD1F77" w:rsidRDefault="00AD1F77" w:rsidP="00AD1F77">
      <w:r>
        <w:t>Declare @</w:t>
      </w:r>
      <w:proofErr w:type="spellStart"/>
      <w:r>
        <w:t>CurrentAmount</w:t>
      </w:r>
      <w:proofErr w:type="spellEnd"/>
    </w:p>
    <w:p w:rsidR="00AD1F77" w:rsidRDefault="00AD1F77" w:rsidP="00AD1F77">
      <w:r>
        <w:lastRenderedPageBreak/>
        <w:t>Remove previous results with these input parameters</w:t>
      </w:r>
    </w:p>
    <w:p w:rsidR="00AD1F77" w:rsidRDefault="00AD1F77" w:rsidP="00AD1F77">
      <w:r>
        <w:t>Loop through each scholarship using @</w:t>
      </w:r>
      <w:proofErr w:type="spellStart"/>
      <w:r>
        <w:t>ScholarshipCounter</w:t>
      </w:r>
      <w:proofErr w:type="spellEnd"/>
    </w:p>
    <w:p w:rsidR="00AD1F77" w:rsidRDefault="00AD1F77" w:rsidP="00AD1F77">
      <w:r>
        <w:tab/>
        <w:t>Set Scholarship as @</w:t>
      </w:r>
      <w:proofErr w:type="spellStart"/>
      <w:r>
        <w:t>CurrentScholarship</w:t>
      </w:r>
      <w:proofErr w:type="spellEnd"/>
      <w:r>
        <w:t xml:space="preserve"> with @</w:t>
      </w:r>
      <w:proofErr w:type="spellStart"/>
      <w:r>
        <w:t>ScholarshipCOunter</w:t>
      </w:r>
      <w:proofErr w:type="spellEnd"/>
      <w:r>
        <w:t xml:space="preserve"> pulling from looping table</w:t>
      </w:r>
    </w:p>
    <w:p w:rsidR="00AD1F77" w:rsidRDefault="00AD1F77" w:rsidP="00AD1F77">
      <w:r>
        <w:tab/>
        <w:t>Set Amount as @</w:t>
      </w:r>
      <w:proofErr w:type="spellStart"/>
      <w:r>
        <w:t>CurrentAmount</w:t>
      </w:r>
      <w:proofErr w:type="spellEnd"/>
      <w:r>
        <w:t xml:space="preserve"> with current scholarship amount</w:t>
      </w:r>
    </w:p>
    <w:p w:rsidR="00AD1F77" w:rsidRDefault="00AD1F77" w:rsidP="00AD1F77">
      <w:r>
        <w:tab/>
        <w:t xml:space="preserve">Get List of </w:t>
      </w:r>
      <w:proofErr w:type="spellStart"/>
      <w:r>
        <w:t>CurrentResults</w:t>
      </w:r>
      <w:proofErr w:type="spellEnd"/>
      <w:r>
        <w:t xml:space="preserve"> for Awarding Group</w:t>
      </w:r>
    </w:p>
    <w:p w:rsidR="00AD1F77" w:rsidRDefault="00AD1F77" w:rsidP="00AD1F77">
      <w:pPr>
        <w:ind w:firstLine="720"/>
      </w:pPr>
      <w:r>
        <w:t>Get Scholarship Applicants Whose Current awards + Scholarship Amount Haven’t Exceeded Minimum Award</w:t>
      </w:r>
    </w:p>
    <w:p w:rsidR="00AD1F77" w:rsidRDefault="00AD1F77" w:rsidP="00AD1F77">
      <w:r>
        <w:tab/>
        <w:t>Get Lowest Ranking for Available Scholarship Applicants</w:t>
      </w:r>
    </w:p>
    <w:p w:rsidR="00AD1F77" w:rsidRDefault="00AD1F77" w:rsidP="00AD1F77">
      <w:r>
        <w:tab/>
        <w:t>Set Applicant as @</w:t>
      </w:r>
      <w:proofErr w:type="spellStart"/>
      <w:r>
        <w:t>ScholarshipWinner</w:t>
      </w:r>
      <w:proofErr w:type="spellEnd"/>
    </w:p>
    <w:p w:rsidR="00AD1F77" w:rsidRDefault="00AD1F77" w:rsidP="00AD1F77">
      <w:r>
        <w:tab/>
        <w:t xml:space="preserve">Set Result </w:t>
      </w:r>
      <w:proofErr w:type="gramStart"/>
      <w:r>
        <w:t>Into</w:t>
      </w:r>
      <w:proofErr w:type="gramEnd"/>
      <w:r>
        <w:t xml:space="preserve"> </w:t>
      </w:r>
      <w:proofErr w:type="spellStart"/>
      <w:r>
        <w:t>ResultTable</w:t>
      </w:r>
      <w:proofErr w:type="spellEnd"/>
      <w:r>
        <w:t xml:space="preserve"> with @</w:t>
      </w:r>
      <w:proofErr w:type="spellStart"/>
      <w:r>
        <w:t>ScholarshipWinner</w:t>
      </w:r>
      <w:proofErr w:type="spellEnd"/>
      <w:r>
        <w:t>, @</w:t>
      </w:r>
      <w:proofErr w:type="spellStart"/>
      <w:r>
        <w:t>CurrentScholarship</w:t>
      </w:r>
      <w:proofErr w:type="spellEnd"/>
      <w:r>
        <w:t>, and @</w:t>
      </w:r>
      <w:proofErr w:type="spellStart"/>
      <w:r>
        <w:t>CurrentAmount</w:t>
      </w:r>
      <w:proofErr w:type="spellEnd"/>
    </w:p>
    <w:p w:rsidR="00AD1F77" w:rsidRDefault="00AD1F77" w:rsidP="00AD1F77">
      <w:r>
        <w:tab/>
        <w:t>Next Scholarship in Looping Table</w:t>
      </w:r>
    </w:p>
    <w:p w:rsidR="00AD1F77" w:rsidRDefault="00AD1F77" w:rsidP="00AD1F77">
      <w:r>
        <w:t>Insert into Analysis</w:t>
      </w:r>
    </w:p>
    <w:p w:rsidR="00E24CC3" w:rsidRDefault="00E24CC3" w:rsidP="00E24CC3">
      <w:pPr>
        <w:pStyle w:val="Heading3"/>
      </w:pPr>
      <w:r>
        <w:t>Algorithm 4- Basics</w:t>
      </w:r>
    </w:p>
    <w:p w:rsidR="00E24CC3" w:rsidRDefault="00E24CC3" w:rsidP="00E24CC3">
      <w:r>
        <w:t>Get Input Parameters</w:t>
      </w:r>
    </w:p>
    <w:p w:rsidR="00E24CC3" w:rsidRDefault="00E24CC3" w:rsidP="00E24CC3">
      <w:r>
        <w:t>Get Scholarship and place in a looping table</w:t>
      </w:r>
    </w:p>
    <w:p w:rsidR="00E24CC3" w:rsidRDefault="00E24CC3" w:rsidP="00E24CC3">
      <w:r>
        <w:t>Set @</w:t>
      </w:r>
      <w:proofErr w:type="spellStart"/>
      <w:r>
        <w:t>CountOfScholarships</w:t>
      </w:r>
      <w:proofErr w:type="spellEnd"/>
      <w:r>
        <w:t xml:space="preserve"> to count of scholarships in looping table</w:t>
      </w:r>
    </w:p>
    <w:p w:rsidR="00E24CC3" w:rsidRDefault="00E24CC3" w:rsidP="00E24CC3">
      <w:r>
        <w:t>Set @</w:t>
      </w:r>
      <w:proofErr w:type="spellStart"/>
      <w:r>
        <w:t>ScholarshipCounter</w:t>
      </w:r>
      <w:proofErr w:type="spellEnd"/>
      <w:r>
        <w:t xml:space="preserve"> to 1</w:t>
      </w:r>
    </w:p>
    <w:p w:rsidR="00E24CC3" w:rsidRDefault="00E24CC3" w:rsidP="00E24CC3">
      <w:r>
        <w:t>Declare @</w:t>
      </w:r>
      <w:proofErr w:type="spellStart"/>
      <w:r>
        <w:t>ScholarshipWinner</w:t>
      </w:r>
      <w:proofErr w:type="spellEnd"/>
    </w:p>
    <w:p w:rsidR="00E24CC3" w:rsidRDefault="00E24CC3" w:rsidP="00E24CC3">
      <w:r>
        <w:t>Declare @</w:t>
      </w:r>
      <w:proofErr w:type="spellStart"/>
      <w:r>
        <w:t>CurrentScholarship</w:t>
      </w:r>
      <w:proofErr w:type="spellEnd"/>
    </w:p>
    <w:p w:rsidR="00E24CC3" w:rsidRDefault="00E24CC3" w:rsidP="00E24CC3">
      <w:r>
        <w:t>Declare @</w:t>
      </w:r>
      <w:proofErr w:type="spellStart"/>
      <w:r>
        <w:t>CurrentAmount</w:t>
      </w:r>
      <w:proofErr w:type="spellEnd"/>
    </w:p>
    <w:p w:rsidR="00E24CC3" w:rsidRDefault="00E24CC3" w:rsidP="00E24CC3">
      <w:r>
        <w:t>Remove previous results with these input parameters</w:t>
      </w:r>
    </w:p>
    <w:p w:rsidR="00E24CC3" w:rsidRDefault="00E24CC3" w:rsidP="00E24CC3">
      <w:r>
        <w:t>Loop through each scholarship using @</w:t>
      </w:r>
      <w:proofErr w:type="spellStart"/>
      <w:r>
        <w:t>ScholarshipCounter</w:t>
      </w:r>
      <w:proofErr w:type="spellEnd"/>
    </w:p>
    <w:p w:rsidR="00E24CC3" w:rsidRDefault="00E24CC3" w:rsidP="00E24CC3">
      <w:r>
        <w:tab/>
        <w:t>Set Scholarship as @</w:t>
      </w:r>
      <w:proofErr w:type="spellStart"/>
      <w:r>
        <w:t>CurrentScholarship</w:t>
      </w:r>
      <w:proofErr w:type="spellEnd"/>
      <w:r>
        <w:t xml:space="preserve"> with @</w:t>
      </w:r>
      <w:proofErr w:type="spellStart"/>
      <w:r>
        <w:t>ScholarshipCOunter</w:t>
      </w:r>
      <w:proofErr w:type="spellEnd"/>
      <w:r>
        <w:t xml:space="preserve"> pulling from looping table</w:t>
      </w:r>
    </w:p>
    <w:p w:rsidR="00E24CC3" w:rsidRDefault="00E24CC3" w:rsidP="00E24CC3">
      <w:r>
        <w:tab/>
        <w:t>Set Amount as @</w:t>
      </w:r>
      <w:proofErr w:type="spellStart"/>
      <w:r>
        <w:t>CurrentAmount</w:t>
      </w:r>
      <w:proofErr w:type="spellEnd"/>
      <w:r>
        <w:t xml:space="preserve"> with current scholarship amount</w:t>
      </w:r>
    </w:p>
    <w:p w:rsidR="00E24CC3" w:rsidRDefault="00E24CC3" w:rsidP="00E24CC3">
      <w:r>
        <w:tab/>
        <w:t xml:space="preserve">Get List of </w:t>
      </w:r>
      <w:proofErr w:type="spellStart"/>
      <w:r>
        <w:t>CurrentResults</w:t>
      </w:r>
      <w:proofErr w:type="spellEnd"/>
      <w:r>
        <w:t xml:space="preserve"> for Awarding Group</w:t>
      </w:r>
    </w:p>
    <w:p w:rsidR="00E24CC3" w:rsidRDefault="00E24CC3" w:rsidP="00E24CC3">
      <w:pPr>
        <w:ind w:firstLine="720"/>
      </w:pPr>
      <w:r>
        <w:t xml:space="preserve">Get Scholarship Applicants Have not already been awarded </w:t>
      </w:r>
    </w:p>
    <w:p w:rsidR="00E24CC3" w:rsidRDefault="00E24CC3" w:rsidP="00E24CC3">
      <w:r>
        <w:tab/>
        <w:t>Get Lowest Ranking for Available Scholarship Applicants</w:t>
      </w:r>
    </w:p>
    <w:p w:rsidR="00E24CC3" w:rsidRDefault="00E24CC3" w:rsidP="00E24CC3">
      <w:r>
        <w:tab/>
        <w:t>Set Applicant as @</w:t>
      </w:r>
      <w:proofErr w:type="spellStart"/>
      <w:r>
        <w:t>ScholarshipWinner</w:t>
      </w:r>
      <w:proofErr w:type="spellEnd"/>
    </w:p>
    <w:p w:rsidR="00E24CC3" w:rsidRDefault="00E24CC3" w:rsidP="00E24CC3">
      <w:r>
        <w:lastRenderedPageBreak/>
        <w:tab/>
        <w:t xml:space="preserve">Set Result </w:t>
      </w:r>
      <w:proofErr w:type="gramStart"/>
      <w:r>
        <w:t>Into</w:t>
      </w:r>
      <w:proofErr w:type="gramEnd"/>
      <w:r>
        <w:t xml:space="preserve"> </w:t>
      </w:r>
      <w:proofErr w:type="spellStart"/>
      <w:r>
        <w:t>ResultTable</w:t>
      </w:r>
      <w:proofErr w:type="spellEnd"/>
      <w:r>
        <w:t xml:space="preserve"> with @</w:t>
      </w:r>
      <w:proofErr w:type="spellStart"/>
      <w:r>
        <w:t>ScholarshipWinner</w:t>
      </w:r>
      <w:proofErr w:type="spellEnd"/>
      <w:r>
        <w:t>, @</w:t>
      </w:r>
      <w:proofErr w:type="spellStart"/>
      <w:r>
        <w:t>CurrentScholarship</w:t>
      </w:r>
      <w:proofErr w:type="spellEnd"/>
      <w:r>
        <w:t>, and @</w:t>
      </w:r>
      <w:proofErr w:type="spellStart"/>
      <w:r>
        <w:t>CurrentAmount</w:t>
      </w:r>
      <w:proofErr w:type="spellEnd"/>
    </w:p>
    <w:p w:rsidR="00E24CC3" w:rsidRDefault="00E24CC3" w:rsidP="00E24CC3">
      <w:r>
        <w:tab/>
        <w:t>Next Scholarship in Looping Table</w:t>
      </w:r>
    </w:p>
    <w:p w:rsidR="00E24CC3" w:rsidRDefault="00E24CC3" w:rsidP="00E24CC3">
      <w:r>
        <w:t>Insert into Analysis</w:t>
      </w:r>
    </w:p>
    <w:p w:rsidR="00BB4110" w:rsidRDefault="00BB4110" w:rsidP="00BB4110">
      <w:pPr>
        <w:pStyle w:val="Heading3"/>
      </w:pPr>
      <w:r>
        <w:t>Algorithm 5- Basics</w:t>
      </w:r>
    </w:p>
    <w:p w:rsidR="00BB4110" w:rsidRDefault="00BB4110" w:rsidP="00BB4110">
      <w:r>
        <w:t>Get Input Parameters</w:t>
      </w:r>
    </w:p>
    <w:p w:rsidR="00BB4110" w:rsidRDefault="00BB4110" w:rsidP="00BB4110">
      <w:r>
        <w:t>Get Scholarship and place in a looping table</w:t>
      </w:r>
    </w:p>
    <w:p w:rsidR="00BB4110" w:rsidRDefault="00BB4110" w:rsidP="00BB4110">
      <w:r>
        <w:t>Set @</w:t>
      </w:r>
      <w:proofErr w:type="spellStart"/>
      <w:r>
        <w:t>CountOfScholarships</w:t>
      </w:r>
      <w:proofErr w:type="spellEnd"/>
      <w:r>
        <w:t xml:space="preserve"> to count of scholarships in looping table</w:t>
      </w:r>
    </w:p>
    <w:p w:rsidR="00BB4110" w:rsidRDefault="00BB4110" w:rsidP="00BB4110">
      <w:r>
        <w:t>Set @</w:t>
      </w:r>
      <w:proofErr w:type="spellStart"/>
      <w:r>
        <w:t>ScholarshipCounter</w:t>
      </w:r>
      <w:proofErr w:type="spellEnd"/>
      <w:r>
        <w:t xml:space="preserve"> to 1</w:t>
      </w:r>
    </w:p>
    <w:p w:rsidR="00BB4110" w:rsidRDefault="00BB4110" w:rsidP="00BB4110">
      <w:r>
        <w:t>Declare @</w:t>
      </w:r>
      <w:proofErr w:type="spellStart"/>
      <w:r>
        <w:t>ScholarshipWinner</w:t>
      </w:r>
      <w:proofErr w:type="spellEnd"/>
    </w:p>
    <w:p w:rsidR="00BB4110" w:rsidRDefault="00BB4110" w:rsidP="00BB4110">
      <w:r>
        <w:t>Declare @</w:t>
      </w:r>
      <w:proofErr w:type="spellStart"/>
      <w:r>
        <w:t>CurrentScholarship</w:t>
      </w:r>
      <w:proofErr w:type="spellEnd"/>
    </w:p>
    <w:p w:rsidR="00BB4110" w:rsidRDefault="00BB4110" w:rsidP="00BB4110">
      <w:r>
        <w:t>Remove previous results with these input parameters</w:t>
      </w:r>
    </w:p>
    <w:p w:rsidR="00BB4110" w:rsidRDefault="00BB4110" w:rsidP="00BB4110">
      <w:r>
        <w:t>Loop through each scholarship using @</w:t>
      </w:r>
      <w:proofErr w:type="spellStart"/>
      <w:r>
        <w:t>ScholarshipCounter</w:t>
      </w:r>
      <w:proofErr w:type="spellEnd"/>
    </w:p>
    <w:p w:rsidR="00C75C67" w:rsidRDefault="00C75C67" w:rsidP="00C75C67">
      <w:r>
        <w:tab/>
        <w:t>Declare @</w:t>
      </w:r>
      <w:proofErr w:type="spellStart"/>
      <w:r>
        <w:t>CurrentAmount</w:t>
      </w:r>
      <w:proofErr w:type="spellEnd"/>
    </w:p>
    <w:p w:rsidR="00C75C67" w:rsidRDefault="00C75C67" w:rsidP="00BB4110">
      <w:r>
        <w:tab/>
        <w:t>Declare @</w:t>
      </w:r>
      <w:proofErr w:type="spellStart"/>
      <w:r>
        <w:t>CurrentSplitAmount</w:t>
      </w:r>
      <w:proofErr w:type="spellEnd"/>
    </w:p>
    <w:p w:rsidR="00C75C67" w:rsidRDefault="00C75C67" w:rsidP="00BB4110">
      <w:r>
        <w:tab/>
        <w:t>Declare @</w:t>
      </w:r>
      <w:proofErr w:type="spellStart"/>
      <w:r>
        <w:t>CountOfApplicants</w:t>
      </w:r>
      <w:proofErr w:type="spellEnd"/>
    </w:p>
    <w:p w:rsidR="00BB4110" w:rsidRDefault="00BB4110" w:rsidP="00BB4110">
      <w:r>
        <w:tab/>
        <w:t>Set Scholarship as @</w:t>
      </w:r>
      <w:proofErr w:type="spellStart"/>
      <w:r>
        <w:t>CurrentScholarship</w:t>
      </w:r>
      <w:proofErr w:type="spellEnd"/>
      <w:r>
        <w:t xml:space="preserve"> with @</w:t>
      </w:r>
      <w:proofErr w:type="spellStart"/>
      <w:r>
        <w:t>ScholarshipCOunter</w:t>
      </w:r>
      <w:proofErr w:type="spellEnd"/>
      <w:r>
        <w:t xml:space="preserve"> pulling from looping table</w:t>
      </w:r>
    </w:p>
    <w:p w:rsidR="00BB4110" w:rsidRDefault="00E9752E" w:rsidP="00BB4110">
      <w:r>
        <w:tab/>
      </w:r>
      <w:r w:rsidR="00BB4110">
        <w:t>Set Amount as @</w:t>
      </w:r>
      <w:proofErr w:type="spellStart"/>
      <w:r w:rsidR="00BB4110">
        <w:t>CurrentAmount</w:t>
      </w:r>
      <w:proofErr w:type="spellEnd"/>
      <w:r w:rsidR="00BB4110">
        <w:t xml:space="preserve"> with current scholarship amount</w:t>
      </w:r>
    </w:p>
    <w:p w:rsidR="00C75C67" w:rsidRDefault="00C75C67" w:rsidP="00BB4110">
      <w:r>
        <w:tab/>
        <w:t>Set @</w:t>
      </w:r>
      <w:proofErr w:type="spellStart"/>
      <w:r>
        <w:t>CountOfApplicants</w:t>
      </w:r>
      <w:proofErr w:type="spellEnd"/>
      <w:r>
        <w:t xml:space="preserve"> as Count of Applicants for @</w:t>
      </w:r>
      <w:proofErr w:type="spellStart"/>
      <w:r>
        <w:t>CurrentScholarship</w:t>
      </w:r>
      <w:proofErr w:type="spellEnd"/>
    </w:p>
    <w:p w:rsidR="00C75C67" w:rsidRDefault="00C75C67" w:rsidP="00BB4110">
      <w:r>
        <w:tab/>
        <w:t>Set @</w:t>
      </w:r>
      <w:proofErr w:type="spellStart"/>
      <w:r>
        <w:t>CurrentSplitAmount</w:t>
      </w:r>
      <w:proofErr w:type="spellEnd"/>
      <w:r>
        <w:t xml:space="preserve"> =@</w:t>
      </w:r>
      <w:proofErr w:type="spellStart"/>
      <w:r>
        <w:t>CurrentAmount</w:t>
      </w:r>
      <w:proofErr w:type="spellEnd"/>
      <w:r>
        <w:t>/@</w:t>
      </w:r>
      <w:proofErr w:type="spellStart"/>
      <w:r>
        <w:t>CountOfApplicants</w:t>
      </w:r>
      <w:proofErr w:type="spellEnd"/>
    </w:p>
    <w:p w:rsidR="00BB4110" w:rsidRDefault="00BB4110" w:rsidP="00BB4110">
      <w:r>
        <w:tab/>
        <w:t xml:space="preserve">Get List of </w:t>
      </w:r>
      <w:proofErr w:type="spellStart"/>
      <w:r>
        <w:t>CurrentResults</w:t>
      </w:r>
      <w:proofErr w:type="spellEnd"/>
      <w:r>
        <w:t xml:space="preserve"> for Awarding Group</w:t>
      </w:r>
    </w:p>
    <w:p w:rsidR="00BB4110" w:rsidRDefault="00E9752E" w:rsidP="00BB4110">
      <w:r>
        <w:t xml:space="preserve"> </w:t>
      </w:r>
      <w:r>
        <w:tab/>
        <w:t>For each Current Applicant</w:t>
      </w:r>
    </w:p>
    <w:p w:rsidR="00BB4110" w:rsidRDefault="00BB4110" w:rsidP="00BB4110">
      <w:r>
        <w:tab/>
      </w:r>
      <w:r w:rsidR="00E9752E">
        <w:tab/>
      </w:r>
      <w:r>
        <w:t>Set Applicant as @</w:t>
      </w:r>
      <w:proofErr w:type="spellStart"/>
      <w:r>
        <w:t>ScholarshipWinner</w:t>
      </w:r>
      <w:proofErr w:type="spellEnd"/>
    </w:p>
    <w:p w:rsidR="00BB4110" w:rsidRDefault="00BB4110" w:rsidP="00E9752E">
      <w:r>
        <w:tab/>
      </w:r>
      <w:r w:rsidR="00E9752E">
        <w:tab/>
      </w:r>
      <w:r>
        <w:t xml:space="preserve">Set Result </w:t>
      </w:r>
      <w:proofErr w:type="gramStart"/>
      <w:r>
        <w:t>Into</w:t>
      </w:r>
      <w:proofErr w:type="gramEnd"/>
      <w:r>
        <w:t xml:space="preserve"> </w:t>
      </w:r>
      <w:proofErr w:type="spellStart"/>
      <w:r>
        <w:t>ResultTable</w:t>
      </w:r>
      <w:proofErr w:type="spellEnd"/>
      <w:r>
        <w:t xml:space="preserve"> with @</w:t>
      </w:r>
      <w:proofErr w:type="spellStart"/>
      <w:r>
        <w:t>ScholarshipWinner</w:t>
      </w:r>
      <w:proofErr w:type="spellEnd"/>
      <w:r>
        <w:t>, @</w:t>
      </w:r>
      <w:proofErr w:type="spellStart"/>
      <w:r>
        <w:t>CurrentScholarship</w:t>
      </w:r>
      <w:proofErr w:type="spellEnd"/>
      <w:r>
        <w:t>, and @</w:t>
      </w:r>
      <w:r w:rsidR="00E9752E" w:rsidRPr="00E9752E">
        <w:t xml:space="preserve"> </w:t>
      </w:r>
      <w:proofErr w:type="spellStart"/>
      <w:r w:rsidR="00E9752E">
        <w:t>CurrentSplitAmount</w:t>
      </w:r>
      <w:proofErr w:type="spellEnd"/>
    </w:p>
    <w:p w:rsidR="00E9752E" w:rsidRDefault="00E9752E" w:rsidP="00E9752E">
      <w:r>
        <w:tab/>
      </w:r>
      <w:r>
        <w:tab/>
        <w:t>Next Applicant</w:t>
      </w:r>
    </w:p>
    <w:p w:rsidR="00BB4110" w:rsidRDefault="00BB4110" w:rsidP="00BB4110">
      <w:r>
        <w:tab/>
        <w:t>Next Scholarship in Looping Table</w:t>
      </w:r>
    </w:p>
    <w:p w:rsidR="00BB4110" w:rsidRDefault="00BB4110" w:rsidP="00BB4110">
      <w:r>
        <w:t>Insert into Analysis</w:t>
      </w:r>
    </w:p>
    <w:p w:rsidR="00C92773" w:rsidRDefault="00C92773" w:rsidP="00C92773">
      <w:pPr>
        <w:pStyle w:val="Heading3"/>
      </w:pPr>
      <w:r>
        <w:t>Algorithm 6- Basics</w:t>
      </w:r>
    </w:p>
    <w:p w:rsidR="00C92773" w:rsidRDefault="00C92773" w:rsidP="00C92773">
      <w:r>
        <w:t>Get Input Parameters</w:t>
      </w:r>
    </w:p>
    <w:p w:rsidR="00C92773" w:rsidRDefault="00C92773" w:rsidP="00C92773">
      <w:r>
        <w:lastRenderedPageBreak/>
        <w:t>Get Scholarship and place in a looping table</w:t>
      </w:r>
    </w:p>
    <w:p w:rsidR="00C92773" w:rsidRDefault="00C92773" w:rsidP="00C92773">
      <w:r>
        <w:t>Set @</w:t>
      </w:r>
      <w:proofErr w:type="spellStart"/>
      <w:r>
        <w:t>CountOfScholarships</w:t>
      </w:r>
      <w:proofErr w:type="spellEnd"/>
      <w:r>
        <w:t xml:space="preserve"> to count of scholarships in looping table</w:t>
      </w:r>
    </w:p>
    <w:p w:rsidR="00C92773" w:rsidRDefault="00C92773" w:rsidP="00C92773">
      <w:r>
        <w:t>Set @</w:t>
      </w:r>
      <w:proofErr w:type="spellStart"/>
      <w:r>
        <w:t>ScholarshipCounter</w:t>
      </w:r>
      <w:proofErr w:type="spellEnd"/>
      <w:r>
        <w:t xml:space="preserve"> to 1</w:t>
      </w:r>
    </w:p>
    <w:p w:rsidR="00C92773" w:rsidRDefault="00C92773" w:rsidP="00C92773">
      <w:r>
        <w:t>Declare @</w:t>
      </w:r>
      <w:proofErr w:type="spellStart"/>
      <w:r>
        <w:t>ScholarshipWinner</w:t>
      </w:r>
      <w:proofErr w:type="spellEnd"/>
    </w:p>
    <w:p w:rsidR="00C92773" w:rsidRDefault="00C92773" w:rsidP="00C92773">
      <w:r>
        <w:t>Declare @</w:t>
      </w:r>
      <w:proofErr w:type="spellStart"/>
      <w:r>
        <w:t>CurrentScholarship</w:t>
      </w:r>
      <w:proofErr w:type="spellEnd"/>
    </w:p>
    <w:p w:rsidR="00C92773" w:rsidRDefault="00C92773" w:rsidP="00C92773">
      <w:r>
        <w:t>Remove previous results with these input parameters</w:t>
      </w:r>
    </w:p>
    <w:p w:rsidR="00C92773" w:rsidRDefault="00C92773" w:rsidP="00C92773">
      <w:r>
        <w:t>Loop through each scholarship using @</w:t>
      </w:r>
      <w:proofErr w:type="spellStart"/>
      <w:r>
        <w:t>ScholarshipCounter</w:t>
      </w:r>
      <w:proofErr w:type="spellEnd"/>
    </w:p>
    <w:p w:rsidR="00C92773" w:rsidRDefault="00C92773" w:rsidP="00C92773">
      <w:r>
        <w:tab/>
        <w:t>Declare @</w:t>
      </w:r>
      <w:proofErr w:type="spellStart"/>
      <w:r>
        <w:t>CurrentAmount</w:t>
      </w:r>
      <w:proofErr w:type="spellEnd"/>
    </w:p>
    <w:p w:rsidR="00C92773" w:rsidRDefault="00C92773" w:rsidP="00C92773">
      <w:r>
        <w:tab/>
        <w:t>Declare @</w:t>
      </w:r>
      <w:proofErr w:type="spellStart"/>
      <w:r>
        <w:t>CurrentSplitAmount</w:t>
      </w:r>
      <w:proofErr w:type="spellEnd"/>
    </w:p>
    <w:p w:rsidR="00C92773" w:rsidRDefault="00C92773" w:rsidP="00C92773">
      <w:r>
        <w:tab/>
        <w:t>Declare @</w:t>
      </w:r>
      <w:proofErr w:type="spellStart"/>
      <w:r>
        <w:t>CountOfApplicants</w:t>
      </w:r>
      <w:proofErr w:type="spellEnd"/>
    </w:p>
    <w:p w:rsidR="00C92773" w:rsidRDefault="00C92773" w:rsidP="00C92773">
      <w:r>
        <w:tab/>
        <w:t>Set Scholarship as @</w:t>
      </w:r>
      <w:proofErr w:type="spellStart"/>
      <w:r>
        <w:t>CurrentScholarship</w:t>
      </w:r>
      <w:proofErr w:type="spellEnd"/>
      <w:r>
        <w:t xml:space="preserve"> with @</w:t>
      </w:r>
      <w:proofErr w:type="spellStart"/>
      <w:r>
        <w:t>ScholarshipCOunter</w:t>
      </w:r>
      <w:proofErr w:type="spellEnd"/>
      <w:r>
        <w:t xml:space="preserve"> pulling from looping table</w:t>
      </w:r>
    </w:p>
    <w:p w:rsidR="00C92773" w:rsidRDefault="00C92773" w:rsidP="00C92773">
      <w:r>
        <w:tab/>
        <w:t>Set Amount as @</w:t>
      </w:r>
      <w:proofErr w:type="spellStart"/>
      <w:r>
        <w:t>CurrentAmount</w:t>
      </w:r>
      <w:proofErr w:type="spellEnd"/>
      <w:r>
        <w:t xml:space="preserve"> with current scholarship amount</w:t>
      </w:r>
    </w:p>
    <w:p w:rsidR="00C92773" w:rsidRDefault="00C92773" w:rsidP="00C92773">
      <w:r>
        <w:tab/>
        <w:t>Set @</w:t>
      </w:r>
      <w:proofErr w:type="spellStart"/>
      <w:r>
        <w:t>CountOfApplicants</w:t>
      </w:r>
      <w:proofErr w:type="spellEnd"/>
      <w:r>
        <w:t xml:space="preserve"> as </w:t>
      </w:r>
      <w:r w:rsidR="002C786B">
        <w:t>higher of the number of actual applicants or maximum applicants from the input parameters</w:t>
      </w:r>
    </w:p>
    <w:p w:rsidR="00C92773" w:rsidRDefault="00C92773" w:rsidP="00C92773">
      <w:r>
        <w:tab/>
        <w:t>Set @</w:t>
      </w:r>
      <w:proofErr w:type="spellStart"/>
      <w:r>
        <w:t>CurrentSplitAmount</w:t>
      </w:r>
      <w:proofErr w:type="spellEnd"/>
      <w:r>
        <w:t xml:space="preserve"> =@</w:t>
      </w:r>
      <w:proofErr w:type="spellStart"/>
      <w:r>
        <w:t>CurrentAmount</w:t>
      </w:r>
      <w:proofErr w:type="spellEnd"/>
      <w:r>
        <w:t>/@</w:t>
      </w:r>
      <w:proofErr w:type="spellStart"/>
      <w:r>
        <w:t>CountOfApplicants</w:t>
      </w:r>
      <w:proofErr w:type="spellEnd"/>
    </w:p>
    <w:p w:rsidR="00C92773" w:rsidRDefault="00C92773" w:rsidP="00C92773">
      <w:r>
        <w:tab/>
        <w:t>For each Current Applicant</w:t>
      </w:r>
      <w:r w:rsidR="002C786B">
        <w:t xml:space="preserve"> &gt;= @</w:t>
      </w:r>
      <w:proofErr w:type="spellStart"/>
      <w:r w:rsidR="002C786B">
        <w:t>CountOfApplicants</w:t>
      </w:r>
      <w:proofErr w:type="spellEnd"/>
      <w:r w:rsidR="002C786B">
        <w:t xml:space="preserve"> (Ordered by Ranking Ascending)</w:t>
      </w:r>
    </w:p>
    <w:p w:rsidR="00C92773" w:rsidRDefault="00C92773" w:rsidP="00C92773">
      <w:r>
        <w:tab/>
      </w:r>
      <w:r>
        <w:tab/>
        <w:t>Set Applicant as @</w:t>
      </w:r>
      <w:proofErr w:type="spellStart"/>
      <w:r>
        <w:t>ScholarshipWinner</w:t>
      </w:r>
      <w:proofErr w:type="spellEnd"/>
    </w:p>
    <w:p w:rsidR="00C92773" w:rsidRDefault="00C92773" w:rsidP="00C92773">
      <w:r>
        <w:tab/>
      </w:r>
      <w:r>
        <w:tab/>
        <w:t xml:space="preserve">Set Result </w:t>
      </w:r>
      <w:proofErr w:type="gramStart"/>
      <w:r>
        <w:t>Into</w:t>
      </w:r>
      <w:proofErr w:type="gramEnd"/>
      <w:r>
        <w:t xml:space="preserve"> </w:t>
      </w:r>
      <w:proofErr w:type="spellStart"/>
      <w:r>
        <w:t>ResultTable</w:t>
      </w:r>
      <w:proofErr w:type="spellEnd"/>
      <w:r>
        <w:t xml:space="preserve"> with @</w:t>
      </w:r>
      <w:proofErr w:type="spellStart"/>
      <w:r>
        <w:t>ScholarshipWinner</w:t>
      </w:r>
      <w:proofErr w:type="spellEnd"/>
      <w:r>
        <w:t>, @</w:t>
      </w:r>
      <w:proofErr w:type="spellStart"/>
      <w:r>
        <w:t>CurrentScholarship</w:t>
      </w:r>
      <w:proofErr w:type="spellEnd"/>
      <w:r>
        <w:t>, and @</w:t>
      </w:r>
      <w:r w:rsidRPr="00E9752E">
        <w:t xml:space="preserve"> </w:t>
      </w:r>
      <w:proofErr w:type="spellStart"/>
      <w:r>
        <w:t>CurrentSplitAmount</w:t>
      </w:r>
      <w:proofErr w:type="spellEnd"/>
    </w:p>
    <w:p w:rsidR="00C92773" w:rsidRDefault="00C92773" w:rsidP="00C92773">
      <w:r>
        <w:tab/>
      </w:r>
      <w:r>
        <w:tab/>
        <w:t>Next Applicant</w:t>
      </w:r>
    </w:p>
    <w:p w:rsidR="00C92773" w:rsidRDefault="00C92773" w:rsidP="00C92773">
      <w:r>
        <w:tab/>
        <w:t>Next Scholarship in Looping Table</w:t>
      </w:r>
    </w:p>
    <w:p w:rsidR="00C92773" w:rsidRDefault="00C92773" w:rsidP="00C92773">
      <w:r>
        <w:t>Insert into Analysis</w:t>
      </w:r>
    </w:p>
    <w:p w:rsidR="002C786B" w:rsidRDefault="002C786B" w:rsidP="002C786B">
      <w:pPr>
        <w:pStyle w:val="Heading3"/>
      </w:pPr>
      <w:r>
        <w:t>Algorithm 7- Basics</w:t>
      </w:r>
    </w:p>
    <w:p w:rsidR="002C786B" w:rsidRDefault="002C786B" w:rsidP="002C786B">
      <w:r>
        <w:t>Get Input Parameters</w:t>
      </w:r>
    </w:p>
    <w:p w:rsidR="002C786B" w:rsidRDefault="002C786B" w:rsidP="002C786B">
      <w:r>
        <w:t>Get Scholarship and place in a looping table</w:t>
      </w:r>
    </w:p>
    <w:p w:rsidR="002C786B" w:rsidRDefault="002C786B" w:rsidP="002C786B">
      <w:r>
        <w:t>Set @</w:t>
      </w:r>
      <w:proofErr w:type="spellStart"/>
      <w:r>
        <w:t>CountOfScholarships</w:t>
      </w:r>
      <w:proofErr w:type="spellEnd"/>
      <w:r>
        <w:t xml:space="preserve"> to count of scholarships in looping table</w:t>
      </w:r>
    </w:p>
    <w:p w:rsidR="002C786B" w:rsidRDefault="002C786B" w:rsidP="002C786B">
      <w:r>
        <w:t>Set @</w:t>
      </w:r>
      <w:proofErr w:type="spellStart"/>
      <w:r>
        <w:t>ScholarshipCounter</w:t>
      </w:r>
      <w:proofErr w:type="spellEnd"/>
      <w:r>
        <w:t xml:space="preserve"> to 1</w:t>
      </w:r>
    </w:p>
    <w:p w:rsidR="002C786B" w:rsidRDefault="002C786B" w:rsidP="002C786B">
      <w:r>
        <w:t>Declare @</w:t>
      </w:r>
      <w:proofErr w:type="spellStart"/>
      <w:r>
        <w:t>ScholarshipWinner</w:t>
      </w:r>
      <w:proofErr w:type="spellEnd"/>
    </w:p>
    <w:p w:rsidR="002C786B" w:rsidRDefault="002C786B" w:rsidP="002C786B">
      <w:r>
        <w:t>Declare @</w:t>
      </w:r>
      <w:proofErr w:type="spellStart"/>
      <w:r>
        <w:t>CurrentScholarship</w:t>
      </w:r>
      <w:proofErr w:type="spellEnd"/>
    </w:p>
    <w:p w:rsidR="002C786B" w:rsidRDefault="002C786B" w:rsidP="002C786B">
      <w:r>
        <w:t>Remove previous results with these input parameters</w:t>
      </w:r>
    </w:p>
    <w:p w:rsidR="002C786B" w:rsidRDefault="002C786B" w:rsidP="002C786B">
      <w:r>
        <w:lastRenderedPageBreak/>
        <w:t>Loop through each scholarship using @</w:t>
      </w:r>
      <w:proofErr w:type="spellStart"/>
      <w:r>
        <w:t>ScholarshipCounter</w:t>
      </w:r>
      <w:proofErr w:type="spellEnd"/>
    </w:p>
    <w:p w:rsidR="002C786B" w:rsidRDefault="002C786B" w:rsidP="002C786B">
      <w:r>
        <w:tab/>
        <w:t>Declare @</w:t>
      </w:r>
      <w:proofErr w:type="spellStart"/>
      <w:r>
        <w:t>CurrentAmount</w:t>
      </w:r>
      <w:proofErr w:type="spellEnd"/>
    </w:p>
    <w:p w:rsidR="002C786B" w:rsidRDefault="002C786B" w:rsidP="002C786B">
      <w:r>
        <w:tab/>
        <w:t>Declare @</w:t>
      </w:r>
      <w:proofErr w:type="spellStart"/>
      <w:r>
        <w:t>CurrentSplitAmount</w:t>
      </w:r>
      <w:proofErr w:type="spellEnd"/>
    </w:p>
    <w:p w:rsidR="002C786B" w:rsidRDefault="002C786B" w:rsidP="002C786B">
      <w:r>
        <w:tab/>
        <w:t>Declare @</w:t>
      </w:r>
      <w:proofErr w:type="spellStart"/>
      <w:r>
        <w:t>CountOfApplicants</w:t>
      </w:r>
      <w:proofErr w:type="spellEnd"/>
    </w:p>
    <w:p w:rsidR="00923D80" w:rsidRDefault="00923D80" w:rsidP="002C786B">
      <w:r>
        <w:tab/>
        <w:t>Declare @</w:t>
      </w:r>
      <w:proofErr w:type="spellStart"/>
      <w:r>
        <w:t>PeopleToDivideBy</w:t>
      </w:r>
      <w:proofErr w:type="spellEnd"/>
    </w:p>
    <w:p w:rsidR="00923D80" w:rsidRDefault="00923D80" w:rsidP="002C786B">
      <w:r>
        <w:tab/>
        <w:t>Declare @</w:t>
      </w:r>
      <w:proofErr w:type="spellStart"/>
      <w:r>
        <w:t>ApplicantsWithMinimumAmounts</w:t>
      </w:r>
      <w:proofErr w:type="spellEnd"/>
    </w:p>
    <w:p w:rsidR="002C786B" w:rsidRDefault="002C786B" w:rsidP="002C786B">
      <w:r>
        <w:tab/>
        <w:t>Set Scholarship as @</w:t>
      </w:r>
      <w:proofErr w:type="spellStart"/>
      <w:r>
        <w:t>CurrentScholarship</w:t>
      </w:r>
      <w:proofErr w:type="spellEnd"/>
      <w:r>
        <w:t xml:space="preserve"> with @</w:t>
      </w:r>
      <w:proofErr w:type="spellStart"/>
      <w:r>
        <w:t>ScholarshipCOunter</w:t>
      </w:r>
      <w:proofErr w:type="spellEnd"/>
      <w:r>
        <w:t xml:space="preserve"> pulling from looping table</w:t>
      </w:r>
    </w:p>
    <w:p w:rsidR="00923D80" w:rsidRDefault="00923D80" w:rsidP="002C786B">
      <w:r>
        <w:tab/>
        <w:t>Set Amount as @</w:t>
      </w:r>
      <w:proofErr w:type="spellStart"/>
      <w:r>
        <w:t>CurrentAmount</w:t>
      </w:r>
      <w:proofErr w:type="spellEnd"/>
      <w:r>
        <w:t xml:space="preserve"> with current scholarship amount</w:t>
      </w:r>
    </w:p>
    <w:p w:rsidR="00923D80" w:rsidRDefault="00923D80" w:rsidP="002C786B">
      <w:r>
        <w:tab/>
        <w:t>Set @</w:t>
      </w:r>
      <w:r w:rsidRPr="00923D80">
        <w:t xml:space="preserve"> </w:t>
      </w:r>
      <w:proofErr w:type="spellStart"/>
      <w:r>
        <w:t>ApplicantsWithMinimumAmounts</w:t>
      </w:r>
      <w:proofErr w:type="spellEnd"/>
      <w:r>
        <w:t xml:space="preserve"> =@</w:t>
      </w:r>
      <w:proofErr w:type="spellStart"/>
      <w:r>
        <w:t>currentamount</w:t>
      </w:r>
      <w:proofErr w:type="spellEnd"/>
      <w:r>
        <w:t>/</w:t>
      </w:r>
      <w:r w:rsidR="003D7769">
        <w:t>@</w:t>
      </w:r>
      <w:proofErr w:type="spellStart"/>
      <w:r w:rsidR="003D7769">
        <w:t>MinimumAward</w:t>
      </w:r>
      <w:proofErr w:type="spellEnd"/>
      <w:r w:rsidR="003D7769">
        <w:t xml:space="preserve"> from input parameters</w:t>
      </w:r>
    </w:p>
    <w:p w:rsidR="002C786B" w:rsidRDefault="003D7769" w:rsidP="002C786B">
      <w:r>
        <w:tab/>
        <w:t>If @</w:t>
      </w:r>
      <w:r w:rsidRPr="003D7769">
        <w:t xml:space="preserve"> </w:t>
      </w:r>
      <w:proofErr w:type="spellStart"/>
      <w:r>
        <w:t>ApplicantsWithMinimumAmounts</w:t>
      </w:r>
      <w:proofErr w:type="spellEnd"/>
      <w:r>
        <w:t xml:space="preserve"> &lt; 1 then set @</w:t>
      </w:r>
      <w:r w:rsidRPr="003D7769">
        <w:t xml:space="preserve"> </w:t>
      </w:r>
      <w:proofErr w:type="spellStart"/>
      <w:r>
        <w:t>ApplicantsWithMinimumAmounts</w:t>
      </w:r>
      <w:proofErr w:type="spellEnd"/>
      <w:r>
        <w:t>=1</w:t>
      </w:r>
    </w:p>
    <w:p w:rsidR="003D7769" w:rsidRDefault="003D7769" w:rsidP="002C786B">
      <w:r>
        <w:tab/>
      </w:r>
    </w:p>
    <w:p w:rsidR="002C786B" w:rsidRDefault="002C786B" w:rsidP="002C786B">
      <w:r>
        <w:tab/>
        <w:t>Set @</w:t>
      </w:r>
      <w:proofErr w:type="spellStart"/>
      <w:r>
        <w:t>CountOfApplicants</w:t>
      </w:r>
      <w:proofErr w:type="spellEnd"/>
      <w:r>
        <w:t xml:space="preserve"> as </w:t>
      </w:r>
      <w:r w:rsidR="003D7769">
        <w:t>number of applicants for scholarships</w:t>
      </w:r>
    </w:p>
    <w:p w:rsidR="003D7769" w:rsidRDefault="003D7769" w:rsidP="002C786B">
      <w:r>
        <w:tab/>
        <w:t>Set @</w:t>
      </w:r>
      <w:proofErr w:type="spellStart"/>
      <w:r>
        <w:t>PeopleToDivideBy</w:t>
      </w:r>
      <w:proofErr w:type="spellEnd"/>
      <w:r>
        <w:t xml:space="preserve"> as lesser of @</w:t>
      </w:r>
      <w:r w:rsidRPr="003D7769">
        <w:t xml:space="preserve"> </w:t>
      </w:r>
      <w:proofErr w:type="spellStart"/>
      <w:r>
        <w:t>ApplicantsWithMinimumAmounts</w:t>
      </w:r>
      <w:proofErr w:type="spellEnd"/>
      <w:r>
        <w:t xml:space="preserve"> or @</w:t>
      </w:r>
      <w:proofErr w:type="spellStart"/>
      <w:r>
        <w:t>CountOfApplicants</w:t>
      </w:r>
      <w:proofErr w:type="spellEnd"/>
    </w:p>
    <w:p w:rsidR="002C786B" w:rsidRDefault="002C786B" w:rsidP="003D7769">
      <w:r>
        <w:tab/>
        <w:t>Set @</w:t>
      </w:r>
      <w:proofErr w:type="spellStart"/>
      <w:r>
        <w:t>CurrentSplitAmount</w:t>
      </w:r>
      <w:proofErr w:type="spellEnd"/>
      <w:r>
        <w:t xml:space="preserve"> =@</w:t>
      </w:r>
      <w:proofErr w:type="spellStart"/>
      <w:r>
        <w:t>CurrentAmount</w:t>
      </w:r>
      <w:proofErr w:type="spellEnd"/>
      <w:r>
        <w:t>/@</w:t>
      </w:r>
      <w:r w:rsidR="003D7769" w:rsidRPr="003D7769">
        <w:t xml:space="preserve"> </w:t>
      </w:r>
      <w:proofErr w:type="spellStart"/>
      <w:r w:rsidR="003D7769">
        <w:t>PeopleToDivideBy</w:t>
      </w:r>
      <w:proofErr w:type="spellEnd"/>
    </w:p>
    <w:p w:rsidR="002C786B" w:rsidRDefault="002C786B" w:rsidP="002C786B">
      <w:r>
        <w:tab/>
        <w:t>For each Current Applicant &gt;= @</w:t>
      </w:r>
      <w:r w:rsidR="003D7769" w:rsidRPr="003D7769">
        <w:t xml:space="preserve"> </w:t>
      </w:r>
      <w:proofErr w:type="spellStart"/>
      <w:r w:rsidR="003D7769">
        <w:t>PeopleToDivideBy</w:t>
      </w:r>
      <w:proofErr w:type="spellEnd"/>
      <w:r w:rsidR="003D7769">
        <w:t xml:space="preserve"> </w:t>
      </w:r>
      <w:r>
        <w:t>(Ordered by Ranking Ascending)</w:t>
      </w:r>
    </w:p>
    <w:p w:rsidR="002C786B" w:rsidRDefault="002C786B" w:rsidP="002C786B">
      <w:r>
        <w:tab/>
      </w:r>
      <w:r>
        <w:tab/>
        <w:t>Set Applicant as @</w:t>
      </w:r>
      <w:proofErr w:type="spellStart"/>
      <w:r>
        <w:t>ScholarshipWinner</w:t>
      </w:r>
      <w:proofErr w:type="spellEnd"/>
    </w:p>
    <w:p w:rsidR="002C786B" w:rsidRDefault="002C786B" w:rsidP="002C786B">
      <w:r>
        <w:tab/>
      </w:r>
      <w:r>
        <w:tab/>
        <w:t xml:space="preserve">Set Result </w:t>
      </w:r>
      <w:proofErr w:type="gramStart"/>
      <w:r>
        <w:t>Into</w:t>
      </w:r>
      <w:proofErr w:type="gramEnd"/>
      <w:r>
        <w:t xml:space="preserve"> </w:t>
      </w:r>
      <w:proofErr w:type="spellStart"/>
      <w:r>
        <w:t>ResultTable</w:t>
      </w:r>
      <w:proofErr w:type="spellEnd"/>
      <w:r>
        <w:t xml:space="preserve"> with @</w:t>
      </w:r>
      <w:proofErr w:type="spellStart"/>
      <w:r>
        <w:t>ScholarshipWinner</w:t>
      </w:r>
      <w:proofErr w:type="spellEnd"/>
      <w:r>
        <w:t>, @</w:t>
      </w:r>
      <w:proofErr w:type="spellStart"/>
      <w:r>
        <w:t>CurrentScholarship</w:t>
      </w:r>
      <w:proofErr w:type="spellEnd"/>
      <w:r>
        <w:t>, and @</w:t>
      </w:r>
      <w:r w:rsidRPr="00E9752E">
        <w:t xml:space="preserve"> </w:t>
      </w:r>
      <w:proofErr w:type="spellStart"/>
      <w:r>
        <w:t>CurrentSplitAmount</w:t>
      </w:r>
      <w:proofErr w:type="spellEnd"/>
    </w:p>
    <w:p w:rsidR="002C786B" w:rsidRDefault="002C786B" w:rsidP="002C786B">
      <w:r>
        <w:tab/>
      </w:r>
      <w:r>
        <w:tab/>
        <w:t>Next Applicant</w:t>
      </w:r>
    </w:p>
    <w:p w:rsidR="002C786B" w:rsidRDefault="002C786B" w:rsidP="002C786B">
      <w:r>
        <w:tab/>
        <w:t>Next Scholarship in Looping Table</w:t>
      </w:r>
    </w:p>
    <w:p w:rsidR="002C786B" w:rsidRDefault="002C786B" w:rsidP="002C786B">
      <w:r>
        <w:t>Insert into Analysis</w:t>
      </w:r>
    </w:p>
    <w:p w:rsidR="00AD1F77" w:rsidRDefault="00692524" w:rsidP="00692524">
      <w:pPr>
        <w:pStyle w:val="Heading3"/>
      </w:pPr>
      <w:r>
        <w:t>Insert Into Analysis</w:t>
      </w:r>
    </w:p>
    <w:p w:rsidR="00692524" w:rsidRPr="00CB74AC" w:rsidRDefault="00692524" w:rsidP="00692524">
      <w:pPr>
        <w:rPr>
          <w:rStyle w:val="Emphasis"/>
        </w:rPr>
      </w:pPr>
      <w:r w:rsidRPr="00CB74AC">
        <w:rPr>
          <w:rStyle w:val="Emphasis"/>
        </w:rPr>
        <w:t xml:space="preserve">This algorithm poses a particular challenge to do in declarative fashion and uses </w:t>
      </w:r>
      <w:r w:rsidR="00CB74AC" w:rsidRPr="00CB74AC">
        <w:rPr>
          <w:rStyle w:val="Emphasis"/>
        </w:rPr>
        <w:t xml:space="preserve">aggregate grouping and </w:t>
      </w:r>
      <w:r w:rsidRPr="00CB74AC">
        <w:rPr>
          <w:rStyle w:val="Emphasis"/>
        </w:rPr>
        <w:t>window functions such as LEAD and LAG to determine the order of various elements.</w:t>
      </w:r>
    </w:p>
    <w:p w:rsidR="006B7A2D" w:rsidRDefault="006B7A2D" w:rsidP="00692524">
      <w:r>
        <w:t>Get Input Parameters</w:t>
      </w:r>
    </w:p>
    <w:p w:rsidR="00692524" w:rsidRDefault="00692524" w:rsidP="00692524">
      <w:r>
        <w:t>Delete From Current Analysis for Input Parameters</w:t>
      </w:r>
    </w:p>
    <w:p w:rsidR="006B7A2D" w:rsidRDefault="006B7A2D" w:rsidP="00692524">
      <w:r>
        <w:tab/>
      </w:r>
      <w:r w:rsidR="003E60FD">
        <w:t>Set @</w:t>
      </w:r>
      <w:proofErr w:type="spellStart"/>
      <w:r w:rsidR="003E60FD">
        <w:t>grouptable</w:t>
      </w:r>
      <w:proofErr w:type="spellEnd"/>
      <w:r w:rsidR="003E60FD">
        <w:t xml:space="preserve"> =</w:t>
      </w:r>
      <w:r>
        <w:t>Group Join Scholarship Awards and Applicant Rankings with Input Parameters</w:t>
      </w:r>
      <w:r w:rsidR="003B66AF">
        <w:t xml:space="preserve"> order by total award descending</w:t>
      </w:r>
    </w:p>
    <w:p w:rsidR="006B7A2D" w:rsidRDefault="006B7A2D" w:rsidP="00692524">
      <w:r>
        <w:lastRenderedPageBreak/>
        <w:tab/>
        <w:t>For total for each applicant and total their award amount and give them a ranking and get the next ranking for the next row</w:t>
      </w:r>
      <w:r w:rsidR="003E60FD">
        <w:t xml:space="preserve"> in the dataset</w:t>
      </w:r>
      <w:r>
        <w:t>, add 1 to get the expected ranking, and get the amount from the next row</w:t>
      </w:r>
    </w:p>
    <w:p w:rsidR="003E60FD" w:rsidRDefault="003B66AF" w:rsidP="00692524">
      <w:r>
        <w:tab/>
      </w:r>
      <w:r w:rsidR="003E60FD">
        <w:t>For each row</w:t>
      </w:r>
    </w:p>
    <w:p w:rsidR="003B66AF" w:rsidRDefault="003E60FD" w:rsidP="003E60FD">
      <w:pPr>
        <w:ind w:left="720" w:firstLine="720"/>
      </w:pPr>
      <w:proofErr w:type="gramStart"/>
      <w:r>
        <w:t>s</w:t>
      </w:r>
      <w:r w:rsidR="003B66AF">
        <w:t>et</w:t>
      </w:r>
      <w:proofErr w:type="gramEnd"/>
      <w:r w:rsidR="003B66AF">
        <w:t xml:space="preserve"> @</w:t>
      </w:r>
      <w:proofErr w:type="spellStart"/>
      <w:r w:rsidR="003B66AF">
        <w:t>orderperserved</w:t>
      </w:r>
      <w:proofErr w:type="spellEnd"/>
      <w:r w:rsidR="003B66AF">
        <w:t xml:space="preserve"> as 1 if next ranking and expected ranking are equal and zero if not</w:t>
      </w:r>
    </w:p>
    <w:p w:rsidR="003E60FD" w:rsidRDefault="003E60FD" w:rsidP="003E60FD">
      <w:pPr>
        <w:ind w:left="720" w:firstLine="720"/>
      </w:pPr>
      <w:proofErr w:type="gramStart"/>
      <w:r>
        <w:t>set</w:t>
      </w:r>
      <w:proofErr w:type="gramEnd"/>
      <w:r>
        <w:t xml:space="preserve"> @</w:t>
      </w:r>
      <w:proofErr w:type="spellStart"/>
      <w:r>
        <w:t>amountpreserved</w:t>
      </w:r>
      <w:proofErr w:type="spellEnd"/>
      <w:r>
        <w:t xml:space="preserve"> as 1 if total &gt; next amount and 0 if not</w:t>
      </w:r>
    </w:p>
    <w:p w:rsidR="003E60FD" w:rsidRDefault="003E60FD" w:rsidP="003E60FD">
      <w:pPr>
        <w:ind w:left="720" w:firstLine="720"/>
      </w:pPr>
      <w:proofErr w:type="gramStart"/>
      <w:r>
        <w:t>set</w:t>
      </w:r>
      <w:proofErr w:type="gramEnd"/>
      <w:r>
        <w:t xml:space="preserve"> @</w:t>
      </w:r>
      <w:proofErr w:type="spellStart"/>
      <w:r>
        <w:t>amountequaled</w:t>
      </w:r>
      <w:proofErr w:type="spellEnd"/>
      <w:r>
        <w:t xml:space="preserve"> as 1 if total &gt;= </w:t>
      </w:r>
      <w:proofErr w:type="spellStart"/>
      <w:r>
        <w:t>nextamount</w:t>
      </w:r>
      <w:proofErr w:type="spellEnd"/>
      <w:r>
        <w:t xml:space="preserve"> and 0 if not</w:t>
      </w:r>
    </w:p>
    <w:p w:rsidR="003E60FD" w:rsidRDefault="003E60FD" w:rsidP="00692524">
      <w:proofErr w:type="gramStart"/>
      <w:r>
        <w:t>if</w:t>
      </w:r>
      <w:proofErr w:type="gramEnd"/>
      <w:r>
        <w:t xml:space="preserve"> @</w:t>
      </w:r>
      <w:proofErr w:type="spellStart"/>
      <w:r>
        <w:t>orderpersrved</w:t>
      </w:r>
      <w:proofErr w:type="spellEnd"/>
      <w:r>
        <w:t xml:space="preserve"> and @</w:t>
      </w:r>
      <w:proofErr w:type="spellStart"/>
      <w:r>
        <w:t>amountperserved</w:t>
      </w:r>
      <w:proofErr w:type="spellEnd"/>
      <w:r>
        <w:t xml:space="preserve"> are both 1 then RA1 is true else false</w:t>
      </w:r>
    </w:p>
    <w:p w:rsidR="003E60FD" w:rsidRDefault="003E60FD" w:rsidP="00692524">
      <w:proofErr w:type="gramStart"/>
      <w:r>
        <w:t>if</w:t>
      </w:r>
      <w:proofErr w:type="gramEnd"/>
      <w:r>
        <w:t xml:space="preserve"> @</w:t>
      </w:r>
      <w:proofErr w:type="spellStart"/>
      <w:r>
        <w:t>orderperserved</w:t>
      </w:r>
      <w:proofErr w:type="spellEnd"/>
      <w:r>
        <w:t xml:space="preserve"> and @</w:t>
      </w:r>
      <w:proofErr w:type="spellStart"/>
      <w:r>
        <w:t>amountequaled</w:t>
      </w:r>
      <w:proofErr w:type="spellEnd"/>
      <w:r>
        <w:t xml:space="preserve"> are both 1 then RA 1 is true else false</w:t>
      </w:r>
    </w:p>
    <w:p w:rsidR="003E60FD" w:rsidRDefault="003E60FD" w:rsidP="00692524"/>
    <w:p w:rsidR="003E60FD" w:rsidRDefault="003E60FD" w:rsidP="00692524">
      <w:r>
        <w:t xml:space="preserve">Get </w:t>
      </w:r>
      <w:proofErr w:type="spellStart"/>
      <w:r>
        <w:t>maxranking</w:t>
      </w:r>
      <w:proofErr w:type="spellEnd"/>
      <w:r>
        <w:t xml:space="preserve"> from </w:t>
      </w:r>
      <w:proofErr w:type="spellStart"/>
      <w:r>
        <w:t>grouptable</w:t>
      </w:r>
      <w:proofErr w:type="spellEnd"/>
      <w:r>
        <w:t xml:space="preserve"> and get the count for </w:t>
      </w:r>
      <w:proofErr w:type="spellStart"/>
      <w:r>
        <w:t>grouptable</w:t>
      </w:r>
      <w:proofErr w:type="spellEnd"/>
      <w:r>
        <w:t xml:space="preserve"> where amount &gt;0</w:t>
      </w:r>
    </w:p>
    <w:p w:rsidR="003E60FD" w:rsidRDefault="003E60FD" w:rsidP="00692524">
      <w:r>
        <w:t xml:space="preserve">If the </w:t>
      </w:r>
      <w:proofErr w:type="spellStart"/>
      <w:r>
        <w:t>maxranking</w:t>
      </w:r>
      <w:proofErr w:type="spellEnd"/>
      <w:r>
        <w:t xml:space="preserve"> and the count are equal then RA3 is true else false</w:t>
      </w:r>
    </w:p>
    <w:p w:rsidR="006B7A2D" w:rsidRDefault="006B7A2D" w:rsidP="00692524">
      <w:r>
        <w:tab/>
      </w:r>
    </w:p>
    <w:p w:rsidR="000452C6" w:rsidRDefault="000452C6" w:rsidP="00A84D63"/>
    <w:p w:rsidR="009610F4" w:rsidRPr="00A84D63" w:rsidRDefault="009610F4" w:rsidP="00A84D63">
      <w:r>
        <w:tab/>
      </w:r>
    </w:p>
    <w:p w:rsidR="00503091" w:rsidRDefault="00503091" w:rsidP="00503091">
      <w:pPr>
        <w:pStyle w:val="Heading1"/>
      </w:pPr>
      <w:r>
        <w:t>Discussion</w:t>
      </w:r>
    </w:p>
    <w:p w:rsidR="005873B0" w:rsidRDefault="00685268" w:rsidP="00685268">
      <w:r>
        <w:t xml:space="preserve">The implantation of the seven algorithms within normalized and </w:t>
      </w:r>
      <w:proofErr w:type="spellStart"/>
      <w:r>
        <w:t>denormalized</w:t>
      </w:r>
      <w:proofErr w:type="spellEnd"/>
      <w:r>
        <w:t xml:space="preserve"> data models within a SQL model allows for the most flexible method going forward. Since most languages has some version of ODBC or a native MS-SQL Client, a framework can built that leverages the work already done within this repository. </w:t>
      </w:r>
    </w:p>
    <w:p w:rsidR="00717E23" w:rsidRPr="00685268" w:rsidRDefault="00717E23" w:rsidP="00685268"/>
    <w:p w:rsidR="00503091" w:rsidRDefault="00503091" w:rsidP="00503091">
      <w:pPr>
        <w:pStyle w:val="Heading1"/>
      </w:pPr>
      <w:r>
        <w:t>Conclusion</w:t>
      </w:r>
    </w:p>
    <w:p w:rsidR="00503091" w:rsidRDefault="00717E23" w:rsidP="00503091">
      <w:r>
        <w:t>There are some improvements that can made to this grouping of algorithms in the future. The most obvious is the implementing of the algorithms within a procedural, object oriented, and functional languages. Since the algorithms are already defined, this shouldn’t pose any issues. The languages that are chosen for further development at this time are respectively R, C#, Python, and JavaScript as the next stops in the implementation of these algorithms. All four languages have native MS-SQL Drivers that can allow the first step to be a database drive</w:t>
      </w:r>
      <w:r w:rsidR="005873B0">
        <w:t>n</w:t>
      </w:r>
      <w:r>
        <w:t xml:space="preserve"> version.</w:t>
      </w:r>
    </w:p>
    <w:p w:rsidR="00717E23" w:rsidRDefault="00717E23" w:rsidP="00503091">
      <w:r>
        <w:t>Going away from declarative languages and toward procedure languages there is an opportunity to become more flexible with the rankings of the scholarships. Most real world scholarship systems have many scholarships with the same award amounts. This allows the implementation of different orders for the scholarships amount. For example, if there are 3 scholarships with $1000 awards labeled A, B, and C. The algorithm can first create scholarship lists with ordering such as:</w:t>
      </w:r>
    </w:p>
    <w:p w:rsidR="00717E23" w:rsidRDefault="00717E23" w:rsidP="00717E23">
      <w:pPr>
        <w:pStyle w:val="ListParagraph"/>
        <w:numPr>
          <w:ilvl w:val="0"/>
          <w:numId w:val="3"/>
        </w:numPr>
      </w:pPr>
      <w:r>
        <w:lastRenderedPageBreak/>
        <w:t>A, B,C</w:t>
      </w:r>
    </w:p>
    <w:p w:rsidR="00717E23" w:rsidRDefault="00717E23" w:rsidP="00717E23">
      <w:pPr>
        <w:pStyle w:val="ListParagraph"/>
        <w:numPr>
          <w:ilvl w:val="0"/>
          <w:numId w:val="3"/>
        </w:numPr>
      </w:pPr>
      <w:r>
        <w:t>B,A,C</w:t>
      </w:r>
    </w:p>
    <w:p w:rsidR="00717E23" w:rsidRDefault="00717E23" w:rsidP="00717E23">
      <w:pPr>
        <w:pStyle w:val="ListParagraph"/>
        <w:numPr>
          <w:ilvl w:val="0"/>
          <w:numId w:val="3"/>
        </w:numPr>
      </w:pPr>
      <w:r>
        <w:t>C,A,B</w:t>
      </w:r>
    </w:p>
    <w:p w:rsidR="00717E23" w:rsidRDefault="00717E23" w:rsidP="00717E23">
      <w:pPr>
        <w:pStyle w:val="ListParagraph"/>
        <w:numPr>
          <w:ilvl w:val="0"/>
          <w:numId w:val="3"/>
        </w:numPr>
      </w:pPr>
      <w:r>
        <w:t>A,C,B</w:t>
      </w:r>
    </w:p>
    <w:p w:rsidR="00717E23" w:rsidRDefault="00717E23" w:rsidP="00717E23">
      <w:pPr>
        <w:pStyle w:val="ListParagraph"/>
        <w:numPr>
          <w:ilvl w:val="0"/>
          <w:numId w:val="3"/>
        </w:numPr>
      </w:pPr>
      <w:r>
        <w:t>B,C,A</w:t>
      </w:r>
    </w:p>
    <w:p w:rsidR="00717E23" w:rsidRDefault="00717E23" w:rsidP="00717E23">
      <w:pPr>
        <w:pStyle w:val="ListParagraph"/>
        <w:numPr>
          <w:ilvl w:val="0"/>
          <w:numId w:val="3"/>
        </w:numPr>
      </w:pPr>
      <w:r>
        <w:t>C,B,A</w:t>
      </w:r>
    </w:p>
    <w:p w:rsidR="00717E23" w:rsidRDefault="00717E23" w:rsidP="00717E23">
      <w:r>
        <w:t>However, this will quickly expand the scholarships that must be pushed through the algorithm quickly. As the previous example shows, instead of one run through the list, the algorithms would need to be run 6 times. This would also expand the listings the end user would have to pick to determine the best choice. In the previous</w:t>
      </w:r>
      <w:r w:rsidR="005873B0">
        <w:t xml:space="preserve"> example, if we add three more scholarships with the same amount of $500 dollars, our number of scholarship orders expands to 36.  It is not clear at this time if this added complexity would actually help out the end user of the product or make the decision as complex as the current situation without the algorithm help.</w:t>
      </w:r>
    </w:p>
    <w:p w:rsidR="005873B0" w:rsidRDefault="005873B0" w:rsidP="00717E23">
      <w:r>
        <w:t>Thirdly, one could add to the algorithms including having mixtures of the various current algorithms. Once again, this hybrid or new ideas would have to be weighed in balance to the end result of making easy for the end user to identify the most fair and logical choice.</w:t>
      </w:r>
    </w:p>
    <w:p w:rsidR="00E46122" w:rsidRDefault="00BF1A61" w:rsidP="00923D80">
      <w:pPr>
        <w:pStyle w:val="Heading1"/>
      </w:pPr>
      <w:r>
        <w:t xml:space="preserve">Appendix </w:t>
      </w:r>
      <w:r w:rsidR="00803FDB">
        <w:t>-</w:t>
      </w:r>
      <w:r w:rsidR="00E81F46">
        <w:t>Competencies</w:t>
      </w:r>
    </w:p>
    <w:p w:rsidR="00E46122" w:rsidRDefault="00E46122" w:rsidP="00E46122">
      <w:pPr>
        <w:shd w:val="clear" w:color="auto" w:fill="FFFFFF"/>
        <w:spacing w:before="100" w:beforeAutospacing="1" w:after="100" w:afterAutospacing="1"/>
      </w:pPr>
      <w:r>
        <w:rPr>
          <w:rFonts w:ascii="Verdana" w:hAnsi="Verdana"/>
          <w:color w:val="333333"/>
        </w:rPr>
        <w:t>C1: Computational and analytic thinking and doing: Students will establish the ability to exercise the four key techniques of computational thinking: decomposition, pattern recognition, abstraction, and algorithms in solving information and data challenges, in addition to analytically.  </w:t>
      </w:r>
    </w:p>
    <w:p w:rsidR="00E46122" w:rsidRDefault="00E46122" w:rsidP="00E46122">
      <w:pPr>
        <w:shd w:val="clear" w:color="auto" w:fill="FFFFFF"/>
        <w:spacing w:before="100" w:beforeAutospacing="1" w:after="100" w:afterAutospacing="1"/>
      </w:pPr>
      <w:r>
        <w:rPr>
          <w:rFonts w:ascii="Verdana" w:hAnsi="Verdana"/>
          <w:color w:val="333333"/>
        </w:rPr>
        <w:t>C1.A: Decomposition: Students will be able to break down a complex problem or system into smaller, more solvable problems. </w:t>
      </w:r>
    </w:p>
    <w:p w:rsidR="00E46122" w:rsidRDefault="00E46122" w:rsidP="00E46122">
      <w:pPr>
        <w:pStyle w:val="m-2787552948497255203msolistparagraph"/>
        <w:shd w:val="clear" w:color="auto" w:fill="FFFFFF"/>
        <w:spacing w:after="0" w:afterAutospacing="0"/>
      </w:pPr>
      <w:r>
        <w:rPr>
          <w:rFonts w:ascii="Symbol" w:hAnsi="Symbol"/>
          <w:color w:val="333333"/>
        </w:rPr>
        <w:t></w:t>
      </w:r>
      <w:r>
        <w:rPr>
          <w:color w:val="333333"/>
          <w:sz w:val="14"/>
          <w:szCs w:val="14"/>
        </w:rPr>
        <w:t xml:space="preserve">         </w:t>
      </w:r>
      <w:proofErr w:type="gramStart"/>
      <w:r>
        <w:rPr>
          <w:rFonts w:ascii="Verdana" w:hAnsi="Verdana"/>
          <w:color w:val="333333"/>
        </w:rPr>
        <w:t>The</w:t>
      </w:r>
      <w:proofErr w:type="gramEnd"/>
      <w:r>
        <w:rPr>
          <w:rFonts w:ascii="Verdana" w:hAnsi="Verdana"/>
          <w:color w:val="333333"/>
        </w:rPr>
        <w:t xml:space="preserve"> student broke down a group of larger problems in the scholarship process into various modules that solve them.</w:t>
      </w:r>
    </w:p>
    <w:p w:rsidR="00E46122" w:rsidRDefault="00E46122" w:rsidP="00E46122">
      <w:pPr>
        <w:shd w:val="clear" w:color="auto" w:fill="FFFFFF"/>
        <w:spacing w:before="100" w:beforeAutospacing="1" w:after="100" w:afterAutospacing="1"/>
      </w:pPr>
      <w:r>
        <w:rPr>
          <w:rFonts w:ascii="Verdana" w:hAnsi="Verdana"/>
          <w:color w:val="333333"/>
        </w:rPr>
        <w:t> C1.B: Pattern recognition: Students will be trained to look for similarities among and within problems. </w:t>
      </w:r>
    </w:p>
    <w:p w:rsidR="00E46122" w:rsidRDefault="00E46122" w:rsidP="00E46122">
      <w:pPr>
        <w:pStyle w:val="m-2787552948497255203msolistparagraph"/>
        <w:shd w:val="clear" w:color="auto" w:fill="FFFFFF"/>
        <w:spacing w:after="0" w:afterAutospacing="0"/>
      </w:pPr>
      <w:r>
        <w:rPr>
          <w:rFonts w:ascii="Symbol" w:hAnsi="Symbol"/>
          <w:color w:val="333333"/>
        </w:rPr>
        <w:t></w:t>
      </w:r>
      <w:r>
        <w:rPr>
          <w:color w:val="333333"/>
          <w:sz w:val="14"/>
          <w:szCs w:val="14"/>
        </w:rPr>
        <w:t xml:space="preserve">         </w:t>
      </w:r>
      <w:proofErr w:type="gramStart"/>
      <w:r>
        <w:rPr>
          <w:rFonts w:ascii="Verdana" w:hAnsi="Verdana"/>
          <w:color w:val="333333"/>
        </w:rPr>
        <w:t>The</w:t>
      </w:r>
      <w:proofErr w:type="gramEnd"/>
      <w:r>
        <w:rPr>
          <w:rFonts w:ascii="Verdana" w:hAnsi="Verdana"/>
          <w:color w:val="333333"/>
        </w:rPr>
        <w:t xml:space="preserve"> student was able to work with the similarities of code between the 7 algorithms to create one master procedure that runs all 7 at the same time.</w:t>
      </w:r>
    </w:p>
    <w:p w:rsidR="00E46122" w:rsidRDefault="00E46122" w:rsidP="00E46122">
      <w:pPr>
        <w:shd w:val="clear" w:color="auto" w:fill="FFFFFF"/>
        <w:spacing w:before="100" w:beforeAutospacing="1" w:after="100" w:afterAutospacing="1"/>
      </w:pPr>
      <w:r>
        <w:rPr>
          <w:rFonts w:ascii="Verdana" w:hAnsi="Verdana"/>
          <w:color w:val="333333"/>
        </w:rPr>
        <w:t>C1.C: Abstraction: Students will gain the ability of recognizing and focusing on the essential components of a problem/issue while ignoring distracting peripheral factors in order to develop one solution that works for a class of problems.</w:t>
      </w:r>
    </w:p>
    <w:p w:rsidR="00E46122" w:rsidRDefault="00E46122" w:rsidP="00E46122">
      <w:pPr>
        <w:pStyle w:val="m-2787552948497255203msolistparagraph"/>
        <w:shd w:val="clear" w:color="auto" w:fill="FFFFFF"/>
        <w:spacing w:after="0" w:afterAutospacing="0"/>
      </w:pPr>
      <w:r>
        <w:rPr>
          <w:rFonts w:ascii="Symbol" w:hAnsi="Symbol"/>
          <w:color w:val="333333"/>
        </w:rPr>
        <w:t></w:t>
      </w:r>
      <w:r>
        <w:rPr>
          <w:color w:val="333333"/>
          <w:sz w:val="14"/>
          <w:szCs w:val="14"/>
        </w:rPr>
        <w:t xml:space="preserve">         </w:t>
      </w:r>
      <w:proofErr w:type="gramStart"/>
      <w:r>
        <w:rPr>
          <w:rFonts w:ascii="Verdana" w:hAnsi="Verdana"/>
          <w:color w:val="333333"/>
        </w:rPr>
        <w:t>The</w:t>
      </w:r>
      <w:proofErr w:type="gramEnd"/>
      <w:r>
        <w:rPr>
          <w:rFonts w:ascii="Verdana" w:hAnsi="Verdana"/>
          <w:color w:val="333333"/>
        </w:rPr>
        <w:t xml:space="preserve"> student was able to recognize the important parts of the scholarship awarding process </w:t>
      </w:r>
      <w:r w:rsidR="003A3CB3">
        <w:rPr>
          <w:rFonts w:ascii="Verdana" w:hAnsi="Verdana"/>
          <w:color w:val="333333"/>
        </w:rPr>
        <w:t xml:space="preserve">and abstract the relevant information for the meta-algorithm. </w:t>
      </w:r>
      <w:r>
        <w:rPr>
          <w:rFonts w:ascii="Verdana" w:hAnsi="Verdana"/>
          <w:color w:val="333333"/>
        </w:rPr>
        <w:t xml:space="preserve"> </w:t>
      </w:r>
    </w:p>
    <w:p w:rsidR="00E46122" w:rsidRDefault="00E46122" w:rsidP="00E46122">
      <w:pPr>
        <w:shd w:val="clear" w:color="auto" w:fill="FFFFFF"/>
        <w:spacing w:before="100" w:beforeAutospacing="1" w:after="100" w:afterAutospacing="1"/>
      </w:pPr>
      <w:r>
        <w:rPr>
          <w:rFonts w:ascii="Verdana" w:hAnsi="Verdana"/>
          <w:color w:val="333333"/>
        </w:rPr>
        <w:lastRenderedPageBreak/>
        <w:t> C1.D: Algorithms: Students will be able to design and implement a step-by-step solution to a problem, including design and implement a computer algorithms using a computer language to solve a problem. </w:t>
      </w:r>
    </w:p>
    <w:p w:rsidR="00E46122" w:rsidRPr="00605672" w:rsidRDefault="00E46122" w:rsidP="00E46122">
      <w:pPr>
        <w:pStyle w:val="m-2787552948497255203msolistparagraph"/>
        <w:shd w:val="clear" w:color="auto" w:fill="FFFFFF"/>
        <w:spacing w:after="0" w:afterAutospacing="0"/>
        <w:rPr>
          <w:rFonts w:ascii="Verdana" w:hAnsi="Verdana"/>
          <w:color w:val="333333"/>
        </w:rPr>
      </w:pPr>
      <w:r>
        <w:rPr>
          <w:rFonts w:ascii="Symbol" w:hAnsi="Symbol"/>
          <w:color w:val="333333"/>
        </w:rPr>
        <w:t></w:t>
      </w:r>
      <w:r>
        <w:rPr>
          <w:color w:val="333333"/>
          <w:sz w:val="14"/>
          <w:szCs w:val="14"/>
        </w:rPr>
        <w:t xml:space="preserve">         </w:t>
      </w:r>
      <w:proofErr w:type="gramStart"/>
      <w:r w:rsidR="003B554D">
        <w:rPr>
          <w:rFonts w:ascii="Verdana" w:hAnsi="Verdana"/>
          <w:color w:val="333333"/>
        </w:rPr>
        <w:t>The</w:t>
      </w:r>
      <w:proofErr w:type="gramEnd"/>
      <w:r w:rsidR="003B554D">
        <w:rPr>
          <w:rFonts w:ascii="Verdana" w:hAnsi="Verdana"/>
          <w:color w:val="333333"/>
        </w:rPr>
        <w:t xml:space="preserve"> students use the MS-SQL language to solve the algorithm.</w:t>
      </w:r>
      <w:r>
        <w:rPr>
          <w:rFonts w:ascii="Verdana" w:hAnsi="Verdana"/>
          <w:color w:val="333333"/>
        </w:rPr>
        <w:t xml:space="preserve"> </w:t>
      </w:r>
    </w:p>
    <w:p w:rsidR="00E46122" w:rsidRPr="00605672" w:rsidRDefault="00E46122" w:rsidP="00E46122">
      <w:pPr>
        <w:pStyle w:val="m-2787552948497255203msolistparagraph"/>
        <w:shd w:val="clear" w:color="auto" w:fill="FFFFFF"/>
        <w:spacing w:after="0" w:afterAutospacing="0"/>
        <w:rPr>
          <w:rFonts w:ascii="Verdana" w:hAnsi="Verdana"/>
          <w:color w:val="333333"/>
        </w:rPr>
      </w:pPr>
      <w:r>
        <w:rPr>
          <w:rFonts w:ascii="Verdana" w:hAnsi="Verdana"/>
          <w:color w:val="333333"/>
        </w:rPr>
        <w:t> </w:t>
      </w:r>
    </w:p>
    <w:p w:rsidR="00E46122" w:rsidRDefault="00E46122" w:rsidP="00E46122">
      <w:pPr>
        <w:pStyle w:val="m-2787552948497255203msolistparagraph"/>
        <w:shd w:val="clear" w:color="auto" w:fill="FFFFFF"/>
        <w:spacing w:after="0" w:afterAutospacing="0"/>
        <w:rPr>
          <w:rFonts w:ascii="Verdana" w:hAnsi="Verdana"/>
          <w:color w:val="333333"/>
        </w:rPr>
      </w:pPr>
      <w:r>
        <w:rPr>
          <w:rFonts w:ascii="Verdana" w:hAnsi="Verdana"/>
          <w:color w:val="333333"/>
        </w:rPr>
        <w:t>C1.E: Students will demonstrate fluency in at least one programming language. </w:t>
      </w:r>
    </w:p>
    <w:p w:rsidR="00E46122" w:rsidRPr="00605672" w:rsidRDefault="003B554D" w:rsidP="00E46122">
      <w:pPr>
        <w:pStyle w:val="m-2787552948497255203msolistparagraph"/>
        <w:numPr>
          <w:ilvl w:val="0"/>
          <w:numId w:val="2"/>
        </w:numPr>
        <w:shd w:val="clear" w:color="auto" w:fill="FFFFFF"/>
        <w:spacing w:after="0" w:afterAutospacing="0"/>
        <w:rPr>
          <w:rFonts w:ascii="Verdana" w:hAnsi="Verdana"/>
          <w:color w:val="333333"/>
        </w:rPr>
      </w:pPr>
      <w:r>
        <w:rPr>
          <w:rFonts w:ascii="Verdana" w:hAnsi="Verdana"/>
          <w:color w:val="333333"/>
        </w:rPr>
        <w:t>The student demonstrated fluency in the SQL programming language</w:t>
      </w:r>
      <w:r w:rsidR="00E46122" w:rsidRPr="00605672">
        <w:rPr>
          <w:rFonts w:ascii="Verdana" w:hAnsi="Verdana"/>
          <w:color w:val="333333"/>
        </w:rPr>
        <w:t>.</w:t>
      </w:r>
    </w:p>
    <w:p w:rsidR="00E46122" w:rsidRDefault="00E46122"/>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 Data manipulation, analysis, and interpretation: Students will obtain the skills of collecting, manipulating, and analyzing different types of data at different scales, and interpreting the results properly.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w:t>
      </w:r>
      <w:proofErr w:type="gramStart"/>
      <w:r w:rsidRPr="003B554D">
        <w:rPr>
          <w:rFonts w:ascii="Verdana" w:eastAsia="Times New Roman" w:hAnsi="Verdana" w:cs="Times New Roman"/>
          <w:color w:val="333333"/>
          <w:sz w:val="24"/>
          <w:szCs w:val="24"/>
        </w:rPr>
        <w:t>:A</w:t>
      </w:r>
      <w:proofErr w:type="gramEnd"/>
      <w:r w:rsidRPr="003B554D">
        <w:rPr>
          <w:rFonts w:ascii="Verdana" w:eastAsia="Times New Roman" w:hAnsi="Verdana" w:cs="Times New Roman"/>
          <w:color w:val="333333"/>
          <w:sz w:val="24"/>
          <w:szCs w:val="24"/>
        </w:rPr>
        <w:t>: Students will be able to identify specific types of data for different analytical methods </w:t>
      </w:r>
    </w:p>
    <w:p w:rsidR="009E1806" w:rsidRPr="009E1806" w:rsidRDefault="009E1806" w:rsidP="009E1806">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 xml:space="preserve">The student created a normalized and </w:t>
      </w:r>
      <w:proofErr w:type="spellStart"/>
      <w:r>
        <w:rPr>
          <w:rFonts w:ascii="Verdana" w:eastAsia="Times New Roman" w:hAnsi="Verdana" w:cs="Times New Roman"/>
          <w:color w:val="333333"/>
          <w:sz w:val="24"/>
          <w:szCs w:val="24"/>
        </w:rPr>
        <w:t>denormalized</w:t>
      </w:r>
      <w:proofErr w:type="spellEnd"/>
      <w:r>
        <w:rPr>
          <w:rFonts w:ascii="Verdana" w:eastAsia="Times New Roman" w:hAnsi="Verdana" w:cs="Times New Roman"/>
          <w:color w:val="333333"/>
          <w:sz w:val="24"/>
          <w:szCs w:val="24"/>
        </w:rPr>
        <w:t xml:space="preserve"> data scheme that adhere to data standards.</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w:t>
      </w:r>
      <w:proofErr w:type="gramStart"/>
      <w:r w:rsidRPr="003B554D">
        <w:rPr>
          <w:rFonts w:ascii="Verdana" w:eastAsia="Times New Roman" w:hAnsi="Verdana" w:cs="Times New Roman"/>
          <w:color w:val="333333"/>
          <w:sz w:val="24"/>
          <w:szCs w:val="24"/>
        </w:rPr>
        <w:t>:B</w:t>
      </w:r>
      <w:proofErr w:type="gramEnd"/>
      <w:r w:rsidRPr="003B554D">
        <w:rPr>
          <w:rFonts w:ascii="Verdana" w:eastAsia="Times New Roman" w:hAnsi="Verdana" w:cs="Times New Roman"/>
          <w:color w:val="333333"/>
          <w:sz w:val="24"/>
          <w:szCs w:val="24"/>
        </w:rPr>
        <w:t>: Students will be able to use/develop efficient computational methods to clean, format, transfer, and store data. </w:t>
      </w:r>
    </w:p>
    <w:p w:rsidR="009E1806" w:rsidRPr="009E1806" w:rsidRDefault="009E1806" w:rsidP="009E1806">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The student created a query to pull sample data from a live database.</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w:t>
      </w:r>
      <w:proofErr w:type="gramStart"/>
      <w:r w:rsidRPr="003B554D">
        <w:rPr>
          <w:rFonts w:ascii="Verdana" w:eastAsia="Times New Roman" w:hAnsi="Verdana" w:cs="Times New Roman"/>
          <w:color w:val="333333"/>
          <w:sz w:val="24"/>
          <w:szCs w:val="24"/>
        </w:rPr>
        <w:t>:C</w:t>
      </w:r>
      <w:proofErr w:type="gramEnd"/>
      <w:r w:rsidRPr="003B554D">
        <w:rPr>
          <w:rFonts w:ascii="Verdana" w:eastAsia="Times New Roman" w:hAnsi="Verdana" w:cs="Times New Roman"/>
          <w:color w:val="333333"/>
          <w:sz w:val="24"/>
          <w:szCs w:val="24"/>
        </w:rPr>
        <w:t>: Students will be able to apply appropriate statistical, machine learning, visual analytics, and other techniques to identify patterns and make sound predictions with given data.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w:t>
      </w:r>
      <w:proofErr w:type="gramStart"/>
      <w:r w:rsidRPr="003B554D">
        <w:rPr>
          <w:rFonts w:ascii="Verdana" w:eastAsia="Times New Roman" w:hAnsi="Verdana" w:cs="Times New Roman"/>
          <w:color w:val="333333"/>
          <w:sz w:val="24"/>
          <w:szCs w:val="24"/>
        </w:rPr>
        <w:t>:D</w:t>
      </w:r>
      <w:proofErr w:type="gramEnd"/>
      <w:r w:rsidRPr="003B554D">
        <w:rPr>
          <w:rFonts w:ascii="Verdana" w:eastAsia="Times New Roman" w:hAnsi="Verdana" w:cs="Times New Roman"/>
          <w:color w:val="333333"/>
          <w:sz w:val="24"/>
          <w:szCs w:val="24"/>
        </w:rPr>
        <w:t>: Students will be able to develop methods to align and integrate data from multiple sources. </w:t>
      </w:r>
    </w:p>
    <w:p w:rsidR="00334DE5" w:rsidRPr="00334DE5" w:rsidRDefault="00334DE5" w:rsidP="00334DE5">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 xml:space="preserve">Student created </w:t>
      </w:r>
      <w:proofErr w:type="spellStart"/>
      <w:r>
        <w:rPr>
          <w:rFonts w:ascii="Verdana" w:eastAsia="Times New Roman" w:hAnsi="Verdana" w:cs="Times New Roman"/>
          <w:color w:val="333333"/>
          <w:sz w:val="24"/>
          <w:szCs w:val="24"/>
        </w:rPr>
        <w:t>denormalized</w:t>
      </w:r>
      <w:proofErr w:type="spellEnd"/>
      <w:r>
        <w:rPr>
          <w:rFonts w:ascii="Verdana" w:eastAsia="Times New Roman" w:hAnsi="Verdana" w:cs="Times New Roman"/>
          <w:color w:val="333333"/>
          <w:sz w:val="24"/>
          <w:szCs w:val="24"/>
        </w:rPr>
        <w:t xml:space="preserve"> system to allow integration from diverse systems.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w:t>
      </w:r>
      <w:proofErr w:type="gramStart"/>
      <w:r w:rsidRPr="003B554D">
        <w:rPr>
          <w:rFonts w:ascii="Verdana" w:eastAsia="Times New Roman" w:hAnsi="Verdana" w:cs="Times New Roman"/>
          <w:color w:val="333333"/>
          <w:sz w:val="24"/>
          <w:szCs w:val="24"/>
        </w:rPr>
        <w:t>:E</w:t>
      </w:r>
      <w:proofErr w:type="gramEnd"/>
      <w:r w:rsidRPr="003B554D">
        <w:rPr>
          <w:rFonts w:ascii="Verdana" w:eastAsia="Times New Roman" w:hAnsi="Verdana" w:cs="Times New Roman"/>
          <w:color w:val="333333"/>
          <w:sz w:val="24"/>
          <w:szCs w:val="24"/>
        </w:rPr>
        <w:t>: Students will understand the ethical and legal requirements of data privacy and security. </w:t>
      </w:r>
    </w:p>
    <w:p w:rsidR="00334DE5" w:rsidRPr="00334DE5" w:rsidRDefault="00334DE5" w:rsidP="00334DE5">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Student created queries from live database that keeps student’s private data anonymous.</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3: Communication and teamwork: Students will acquire skills to work with others within and across disciplines and be effective communicators. </w:t>
      </w:r>
    </w:p>
    <w:p w:rsidR="00334DE5" w:rsidRPr="00334DE5" w:rsidRDefault="00334DE5" w:rsidP="00334DE5">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 xml:space="preserve">Student worked with others in Financial Aid to get ideas about different ways to award scholarships to large number of students.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lastRenderedPageBreak/>
        <w:t>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3.A: Students will acquire experience working in an interdisciplinary team, either as a productive team member or a team leader.  Students will become effective project managers. </w:t>
      </w:r>
    </w:p>
    <w:p w:rsidR="003B554D" w:rsidRPr="00F61DFC" w:rsidRDefault="00F61DFC" w:rsidP="00F61DFC">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 xml:space="preserve">The student worked with Financial Aid professionals to devise the needs and create the proper algorithms.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3</w:t>
      </w:r>
      <w:proofErr w:type="gramStart"/>
      <w:r w:rsidRPr="003B554D">
        <w:rPr>
          <w:rFonts w:ascii="Verdana" w:eastAsia="Times New Roman" w:hAnsi="Verdana" w:cs="Times New Roman"/>
          <w:color w:val="333333"/>
          <w:sz w:val="24"/>
          <w:szCs w:val="24"/>
        </w:rPr>
        <w:t>:B</w:t>
      </w:r>
      <w:proofErr w:type="gramEnd"/>
      <w:r w:rsidRPr="003B554D">
        <w:rPr>
          <w:rFonts w:ascii="Verdana" w:eastAsia="Times New Roman" w:hAnsi="Verdana" w:cs="Times New Roman"/>
          <w:color w:val="333333"/>
          <w:sz w:val="24"/>
          <w:szCs w:val="24"/>
        </w:rPr>
        <w:t>: Students will be able to effectively articulate various evidence supporting a solution and to communicate the results of their work, using appropriate graphics, visualizations, multi-media vehicles, or artistic performance. </w:t>
      </w:r>
    </w:p>
    <w:p w:rsidR="00B944F3" w:rsidRPr="00B944F3" w:rsidRDefault="00B944F3" w:rsidP="00B944F3">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The student used graphics and visualizations to communicate concepts for the topic in the paper.</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4: Creative contributions:  Through experiential learning, students will know how to conduct original and innovative work, involving computational thinking, data-intensive methodologies, and/or human-centered designs that will extend the body of knowledge in the field of Information.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5: Ethics and Values: Students will demonstrate an understanding of information/data ethics, and the values of the information fields to serve diverse user groups. </w:t>
      </w:r>
    </w:p>
    <w:p w:rsidR="00E429B6" w:rsidRDefault="00E429B6" w:rsidP="003B554D">
      <w:pPr>
        <w:shd w:val="clear" w:color="auto" w:fill="FFFFFF"/>
        <w:spacing w:after="0" w:line="240" w:lineRule="auto"/>
        <w:rPr>
          <w:rFonts w:ascii="Verdana" w:eastAsia="Times New Roman" w:hAnsi="Verdana" w:cs="Times New Roman"/>
          <w:color w:val="333333"/>
          <w:sz w:val="24"/>
          <w:szCs w:val="24"/>
        </w:rPr>
      </w:pPr>
    </w:p>
    <w:p w:rsidR="00E429B6" w:rsidRPr="00E429B6" w:rsidRDefault="00E429B6" w:rsidP="00E429B6">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The student keep confidential student data from being unearthed and use private GIT Repository to keep data safe on previous work.</w:t>
      </w:r>
    </w:p>
    <w:p w:rsidR="003B554D" w:rsidRDefault="003B554D"/>
    <w:p w:rsidR="00131F47" w:rsidRDefault="00131F47" w:rsidP="00131F47">
      <w:pPr>
        <w:pStyle w:val="Heading1"/>
      </w:pPr>
      <w:proofErr w:type="spellStart"/>
      <w:r>
        <w:t>Biblography</w:t>
      </w:r>
      <w:proofErr w:type="spellEnd"/>
    </w:p>
    <w:p w:rsidR="00D215F7" w:rsidRPr="00D215F7" w:rsidRDefault="00131F47" w:rsidP="00D215F7">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D215F7" w:rsidRPr="00D215F7">
        <w:rPr>
          <w:rFonts w:ascii="Calibri" w:hAnsi="Calibri" w:cs="Times New Roman"/>
          <w:noProof/>
          <w:szCs w:val="24"/>
        </w:rPr>
        <w:t>Belloni, Alexandre, Mitchell J Lovett, William Boulding, and Richard Staelin. 2018. “Optimal Admission and Scholarship Decisions: Choosing Customized Marketing Offers to Attract a Desirable Mix of Customers.” Accessed June 29. doi:10.1287/xxxx.0000.0000.</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Biró, Péter. 2018. “Student Admissions in Hungary as Gale and Shapley Envisaged.” Accessed July 10. https://www.researchgate.net/profile/Peter_Biro4/publication/237834167_Student_Admissions_in_Hungary_as_Gale_and_Shapley_Envisaged/links/569ff89608ae21a5642727f0/Student-Admissions-in-Hungary-as-Gale-and-Shapley-Envisaged.pdf.</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 xml:space="preserve">Codd, E F. 1990. </w:t>
      </w:r>
      <w:r w:rsidRPr="00D215F7">
        <w:rPr>
          <w:rFonts w:ascii="Calibri" w:hAnsi="Calibri" w:cs="Times New Roman"/>
          <w:i/>
          <w:iCs/>
          <w:noProof/>
          <w:szCs w:val="24"/>
        </w:rPr>
        <w:t>The Relational Model for Database Management : Version 2</w:t>
      </w:r>
      <w:r w:rsidRPr="00D215F7">
        <w:rPr>
          <w:rFonts w:ascii="Calibri" w:hAnsi="Calibri" w:cs="Times New Roman"/>
          <w:noProof/>
          <w:szCs w:val="24"/>
        </w:rPr>
        <w:t xml:space="preserve">. </w:t>
      </w:r>
      <w:r w:rsidRPr="00D215F7">
        <w:rPr>
          <w:rFonts w:ascii="Calibri" w:hAnsi="Calibri" w:cs="Times New Roman"/>
          <w:i/>
          <w:iCs/>
          <w:noProof/>
          <w:szCs w:val="24"/>
        </w:rPr>
        <w:t>Database</w:t>
      </w:r>
      <w:r w:rsidRPr="00D215F7">
        <w:rPr>
          <w:rFonts w:ascii="Calibri" w:hAnsi="Calibri" w:cs="Times New Roman"/>
          <w:noProof/>
          <w:szCs w:val="24"/>
        </w:rPr>
        <w:t>.</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Gale, D and Shapley, L.S. 1960. “College Admissions And The Stability of Marriage.” http://www.dtic.mil/dtic/tr/fulltext/u2/251958.pdf.</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Nobel Price Committee. 2017. “Stable Matching: Theory, Evidence and Practical Design.” Accessed August 28. http://www.nobelprize.org/nobel_prizes/economic-sciences/laureates/2012/popular-economicsciences2012.pdf.</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 xml:space="preserve">Rachmawati, Sekar Rizky. 2017. “UNIVERSITY OF OKLAHOMA GRADUATE COLLEGE SCHOLARSHIP-STUDENT MATCHING PROCESS OPTIMIZATION.” Oklahoma. </w:t>
      </w:r>
      <w:r w:rsidRPr="00D215F7">
        <w:rPr>
          <w:rFonts w:ascii="Calibri" w:hAnsi="Calibri" w:cs="Times New Roman"/>
          <w:noProof/>
          <w:szCs w:val="24"/>
        </w:rPr>
        <w:lastRenderedPageBreak/>
        <w:t>https://shareok.org/bitstream/handle/11244/52949/2017_Sekar_Rizky_Rachmawati_Thesis.pdf?sequence=2.</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 xml:space="preserve">Roth, and A E Sotomayor. 1989. “The College Admissions Problem Revisted.” </w:t>
      </w:r>
      <w:r w:rsidRPr="00D215F7">
        <w:rPr>
          <w:rFonts w:ascii="Calibri" w:hAnsi="Calibri" w:cs="Times New Roman"/>
          <w:i/>
          <w:iCs/>
          <w:noProof/>
          <w:szCs w:val="24"/>
        </w:rPr>
        <w:t>Econometrica</w:t>
      </w:r>
      <w:r w:rsidRPr="00D215F7">
        <w:rPr>
          <w:rFonts w:ascii="Calibri" w:hAnsi="Calibri" w:cs="Times New Roman"/>
          <w:noProof/>
          <w:szCs w:val="24"/>
        </w:rPr>
        <w:t xml:space="preserve"> 57 (3). https://web.stanford.edu/~alroth/papers/1989_E_College_Admissions.pdf.</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Shapley, L, and A Roth. 2012. “Stable Matching: Theory, Evidence, and Practical Design.,” 5 pp.</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Teo, Chung-Piaw, Jay Sethuraman, and Wee-Peng Tan. 2018. “Gale-Shapley Stable Marriage Problem Revisited: Strategic Issues and Applications.” Accessed July 10. https://pdfs.semanticscholar.org/6326/45fb5e7eb4e6c959fe42ed23d9a54cbb81d1.pdf.</w:t>
      </w:r>
    </w:p>
    <w:p w:rsidR="00D215F7" w:rsidRPr="00D215F7" w:rsidRDefault="00D215F7" w:rsidP="00D215F7">
      <w:pPr>
        <w:widowControl w:val="0"/>
        <w:autoSpaceDE w:val="0"/>
        <w:autoSpaceDN w:val="0"/>
        <w:adjustRightInd w:val="0"/>
        <w:spacing w:line="240" w:lineRule="auto"/>
        <w:ind w:left="480" w:hanging="480"/>
        <w:rPr>
          <w:rFonts w:ascii="Calibri" w:hAnsi="Calibri"/>
          <w:noProof/>
        </w:rPr>
      </w:pPr>
      <w:r w:rsidRPr="00D215F7">
        <w:rPr>
          <w:rFonts w:ascii="Calibri" w:hAnsi="Calibri" w:cs="Times New Roman"/>
          <w:noProof/>
          <w:szCs w:val="24"/>
        </w:rPr>
        <w:t xml:space="preserve">The Royal Swedish Academy of Sciences. 2002. “The Prize in Economic Sciences 2002 - Press Release.” </w:t>
      </w:r>
      <w:r w:rsidRPr="00D215F7">
        <w:rPr>
          <w:rFonts w:ascii="Calibri" w:hAnsi="Calibri" w:cs="Times New Roman"/>
          <w:i/>
          <w:iCs/>
          <w:noProof/>
          <w:szCs w:val="24"/>
        </w:rPr>
        <w:t>Nobelprize.Org</w:t>
      </w:r>
      <w:r w:rsidRPr="00D215F7">
        <w:rPr>
          <w:rFonts w:ascii="Calibri" w:hAnsi="Calibri" w:cs="Times New Roman"/>
          <w:noProof/>
          <w:szCs w:val="24"/>
        </w:rPr>
        <w:t>. https://www.nobelprize.org/nobel_prizes/economic-sciences/laureates/2012/press.html.</w:t>
      </w:r>
    </w:p>
    <w:p w:rsidR="00131F47" w:rsidRPr="00131F47" w:rsidRDefault="00131F47" w:rsidP="00131F47">
      <w:r>
        <w:fldChar w:fldCharType="end"/>
      </w:r>
    </w:p>
    <w:sectPr w:rsidR="00131F47" w:rsidRPr="00131F4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Verdana">
    <w:panose1 w:val="020B0604030504040204"/>
    <w:charset w:val="00"/>
    <w:family w:val="swiss"/>
    <w:pitch w:val="variable"/>
    <w:sig w:usb0="A10006FF" w:usb1="4000205B" w:usb2="0000001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08232C"/>
    <w:multiLevelType w:val="hybridMultilevel"/>
    <w:tmpl w:val="E83856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34247BBE"/>
    <w:multiLevelType w:val="hybridMultilevel"/>
    <w:tmpl w:val="F982B6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91E0130"/>
    <w:multiLevelType w:val="hybridMultilevel"/>
    <w:tmpl w:val="844CDE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E3s7QwNTY1tjQxMTVS0lEKTi0uzszPAykwqQUAvjz2ISwAAAA="/>
  </w:docVars>
  <w:rsids>
    <w:rsidRoot w:val="00503091"/>
    <w:rsid w:val="000047A8"/>
    <w:rsid w:val="00036F52"/>
    <w:rsid w:val="000452C6"/>
    <w:rsid w:val="0005547E"/>
    <w:rsid w:val="00086708"/>
    <w:rsid w:val="000A366F"/>
    <w:rsid w:val="000E13F5"/>
    <w:rsid w:val="00131F47"/>
    <w:rsid w:val="0016220C"/>
    <w:rsid w:val="00165B21"/>
    <w:rsid w:val="001D3429"/>
    <w:rsid w:val="002065F7"/>
    <w:rsid w:val="00251045"/>
    <w:rsid w:val="00262674"/>
    <w:rsid w:val="002C786B"/>
    <w:rsid w:val="002E433C"/>
    <w:rsid w:val="002F36A8"/>
    <w:rsid w:val="00334DE5"/>
    <w:rsid w:val="00335BA3"/>
    <w:rsid w:val="00336ED4"/>
    <w:rsid w:val="0037117B"/>
    <w:rsid w:val="003A2CCE"/>
    <w:rsid w:val="003A3CB3"/>
    <w:rsid w:val="003A3DD8"/>
    <w:rsid w:val="003B554D"/>
    <w:rsid w:val="003B66AF"/>
    <w:rsid w:val="003C3176"/>
    <w:rsid w:val="003D7769"/>
    <w:rsid w:val="003E60FD"/>
    <w:rsid w:val="003F508C"/>
    <w:rsid w:val="00411CB2"/>
    <w:rsid w:val="004D1283"/>
    <w:rsid w:val="00503091"/>
    <w:rsid w:val="005873B0"/>
    <w:rsid w:val="005C353E"/>
    <w:rsid w:val="005D2DC8"/>
    <w:rsid w:val="005E161A"/>
    <w:rsid w:val="005F4C30"/>
    <w:rsid w:val="00640AC2"/>
    <w:rsid w:val="006508B3"/>
    <w:rsid w:val="00673E1E"/>
    <w:rsid w:val="00680703"/>
    <w:rsid w:val="00680855"/>
    <w:rsid w:val="00685268"/>
    <w:rsid w:val="00692524"/>
    <w:rsid w:val="006B7A2D"/>
    <w:rsid w:val="00717E23"/>
    <w:rsid w:val="0079569C"/>
    <w:rsid w:val="007C211E"/>
    <w:rsid w:val="00802CC9"/>
    <w:rsid w:val="00803FDB"/>
    <w:rsid w:val="008074A5"/>
    <w:rsid w:val="00846B4D"/>
    <w:rsid w:val="00857A2A"/>
    <w:rsid w:val="00895B1C"/>
    <w:rsid w:val="008C258B"/>
    <w:rsid w:val="00923D80"/>
    <w:rsid w:val="009437B1"/>
    <w:rsid w:val="009610F4"/>
    <w:rsid w:val="009A469A"/>
    <w:rsid w:val="009E1806"/>
    <w:rsid w:val="00A16F10"/>
    <w:rsid w:val="00A66FA8"/>
    <w:rsid w:val="00A84D63"/>
    <w:rsid w:val="00A92C76"/>
    <w:rsid w:val="00AA1477"/>
    <w:rsid w:val="00AA1C9B"/>
    <w:rsid w:val="00AB4DF3"/>
    <w:rsid w:val="00AD1F77"/>
    <w:rsid w:val="00B05EF1"/>
    <w:rsid w:val="00B52522"/>
    <w:rsid w:val="00B80610"/>
    <w:rsid w:val="00B838C5"/>
    <w:rsid w:val="00B944F3"/>
    <w:rsid w:val="00B9678F"/>
    <w:rsid w:val="00BB4110"/>
    <w:rsid w:val="00BB49E2"/>
    <w:rsid w:val="00BE11FA"/>
    <w:rsid w:val="00BF1A61"/>
    <w:rsid w:val="00C64A88"/>
    <w:rsid w:val="00C75C67"/>
    <w:rsid w:val="00C92773"/>
    <w:rsid w:val="00CB74AC"/>
    <w:rsid w:val="00D215F7"/>
    <w:rsid w:val="00D256C6"/>
    <w:rsid w:val="00D41DF3"/>
    <w:rsid w:val="00DA01D2"/>
    <w:rsid w:val="00DD3E17"/>
    <w:rsid w:val="00DD5A5A"/>
    <w:rsid w:val="00DE36C2"/>
    <w:rsid w:val="00DF6D46"/>
    <w:rsid w:val="00E01960"/>
    <w:rsid w:val="00E24CC3"/>
    <w:rsid w:val="00E26798"/>
    <w:rsid w:val="00E33DD5"/>
    <w:rsid w:val="00E34F93"/>
    <w:rsid w:val="00E429B6"/>
    <w:rsid w:val="00E46122"/>
    <w:rsid w:val="00E521E5"/>
    <w:rsid w:val="00E639B8"/>
    <w:rsid w:val="00E81F46"/>
    <w:rsid w:val="00E9752E"/>
    <w:rsid w:val="00EE27B4"/>
    <w:rsid w:val="00F61DFC"/>
    <w:rsid w:val="00F64E63"/>
    <w:rsid w:val="00F712FB"/>
    <w:rsid w:val="00F732BA"/>
    <w:rsid w:val="00F94151"/>
    <w:rsid w:val="00FA3B99"/>
    <w:rsid w:val="00FA63F8"/>
    <w:rsid w:val="00FB2B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A5FB6C"/>
  <w15:chartTrackingRefBased/>
  <w15:docId w15:val="{001D0A24-7CC7-43A4-B8DB-AEBD8B668E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0309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40AC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065F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503091"/>
    <w:pPr>
      <w:spacing w:after="0"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503091"/>
    <w:rPr>
      <w:rFonts w:asciiTheme="majorHAnsi" w:eastAsiaTheme="majorEastAsia" w:hAnsiTheme="majorHAnsi" w:cstheme="majorBidi"/>
      <w:color w:val="2E74B5" w:themeColor="accent1" w:themeShade="BF"/>
      <w:sz w:val="32"/>
      <w:szCs w:val="32"/>
    </w:rPr>
  </w:style>
  <w:style w:type="paragraph" w:styleId="NoSpacing">
    <w:name w:val="No Spacing"/>
    <w:uiPriority w:val="1"/>
    <w:qFormat/>
    <w:rsid w:val="00503091"/>
    <w:pPr>
      <w:spacing w:after="0" w:line="240" w:lineRule="auto"/>
    </w:pPr>
  </w:style>
  <w:style w:type="paragraph" w:styleId="Caption">
    <w:name w:val="caption"/>
    <w:basedOn w:val="Normal"/>
    <w:next w:val="Normal"/>
    <w:uiPriority w:val="35"/>
    <w:unhideWhenUsed/>
    <w:qFormat/>
    <w:rsid w:val="0005547E"/>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640AC2"/>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0E13F5"/>
    <w:pPr>
      <w:ind w:left="720"/>
      <w:contextualSpacing/>
    </w:pPr>
  </w:style>
  <w:style w:type="paragraph" w:customStyle="1" w:styleId="m-2787552948497255203msolistparagraph">
    <w:name w:val="m_-2787552948497255203msolistparagraph"/>
    <w:basedOn w:val="Normal"/>
    <w:uiPriority w:val="99"/>
    <w:rsid w:val="00E46122"/>
    <w:pPr>
      <w:spacing w:before="100" w:beforeAutospacing="1" w:after="100" w:afterAutospacing="1" w:line="240" w:lineRule="auto"/>
    </w:pPr>
    <w:rPr>
      <w:rFonts w:ascii="Times New Roman" w:hAnsi="Times New Roman" w:cs="Times New Roman"/>
      <w:sz w:val="24"/>
      <w:szCs w:val="24"/>
    </w:rPr>
  </w:style>
  <w:style w:type="character" w:customStyle="1" w:styleId="Heading3Char">
    <w:name w:val="Heading 3 Char"/>
    <w:basedOn w:val="DefaultParagraphFont"/>
    <w:link w:val="Heading3"/>
    <w:uiPriority w:val="9"/>
    <w:rsid w:val="002065F7"/>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3A2CCE"/>
    <w:rPr>
      <w:color w:val="0563C1" w:themeColor="hyperlink"/>
      <w:u w:val="single"/>
    </w:rPr>
  </w:style>
  <w:style w:type="character" w:styleId="Emphasis">
    <w:name w:val="Emphasis"/>
    <w:basedOn w:val="DefaultParagraphFont"/>
    <w:uiPriority w:val="20"/>
    <w:qFormat/>
    <w:rsid w:val="00CB74A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94473019">
      <w:bodyDiv w:val="1"/>
      <w:marLeft w:val="0"/>
      <w:marRight w:val="0"/>
      <w:marTop w:val="0"/>
      <w:marBottom w:val="0"/>
      <w:divBdr>
        <w:top w:val="none" w:sz="0" w:space="0" w:color="auto"/>
        <w:left w:val="none" w:sz="0" w:space="0" w:color="auto"/>
        <w:bottom w:val="none" w:sz="0" w:space="0" w:color="auto"/>
        <w:right w:val="none" w:sz="0" w:space="0" w:color="auto"/>
      </w:divBdr>
    </w:div>
    <w:div w:id="1938253019">
      <w:bodyDiv w:val="1"/>
      <w:marLeft w:val="0"/>
      <w:marRight w:val="0"/>
      <w:marTop w:val="0"/>
      <w:marBottom w:val="0"/>
      <w:divBdr>
        <w:top w:val="none" w:sz="0" w:space="0" w:color="auto"/>
        <w:left w:val="none" w:sz="0" w:space="0" w:color="auto"/>
        <w:bottom w:val="none" w:sz="0" w:space="0" w:color="auto"/>
        <w:right w:val="none" w:sz="0" w:space="0" w:color="auto"/>
      </w:divBdr>
      <w:divsChild>
        <w:div w:id="1007824415">
          <w:marLeft w:val="0"/>
          <w:marRight w:val="0"/>
          <w:marTop w:val="0"/>
          <w:marBottom w:val="0"/>
          <w:divBdr>
            <w:top w:val="none" w:sz="0" w:space="0" w:color="auto"/>
            <w:left w:val="none" w:sz="0" w:space="0" w:color="auto"/>
            <w:bottom w:val="none" w:sz="0" w:space="0" w:color="auto"/>
            <w:right w:val="none" w:sz="0" w:space="0" w:color="auto"/>
          </w:divBdr>
        </w:div>
        <w:div w:id="1941185262">
          <w:marLeft w:val="600"/>
          <w:marRight w:val="0"/>
          <w:marTop w:val="0"/>
          <w:marBottom w:val="0"/>
          <w:divBdr>
            <w:top w:val="none" w:sz="0" w:space="0" w:color="auto"/>
            <w:left w:val="none" w:sz="0" w:space="0" w:color="auto"/>
            <w:bottom w:val="none" w:sz="0" w:space="0" w:color="auto"/>
            <w:right w:val="none" w:sz="0" w:space="0" w:color="auto"/>
          </w:divBdr>
        </w:div>
        <w:div w:id="519900996">
          <w:marLeft w:val="600"/>
          <w:marRight w:val="0"/>
          <w:marTop w:val="0"/>
          <w:marBottom w:val="0"/>
          <w:divBdr>
            <w:top w:val="none" w:sz="0" w:space="0" w:color="auto"/>
            <w:left w:val="none" w:sz="0" w:space="0" w:color="auto"/>
            <w:bottom w:val="none" w:sz="0" w:space="0" w:color="auto"/>
            <w:right w:val="none" w:sz="0" w:space="0" w:color="auto"/>
          </w:divBdr>
        </w:div>
        <w:div w:id="739329748">
          <w:marLeft w:val="600"/>
          <w:marRight w:val="0"/>
          <w:marTop w:val="0"/>
          <w:marBottom w:val="0"/>
          <w:divBdr>
            <w:top w:val="none" w:sz="0" w:space="0" w:color="auto"/>
            <w:left w:val="none" w:sz="0" w:space="0" w:color="auto"/>
            <w:bottom w:val="none" w:sz="0" w:space="0" w:color="auto"/>
            <w:right w:val="none" w:sz="0" w:space="0" w:color="auto"/>
          </w:divBdr>
        </w:div>
        <w:div w:id="1420832188">
          <w:marLeft w:val="600"/>
          <w:marRight w:val="0"/>
          <w:marTop w:val="0"/>
          <w:marBottom w:val="0"/>
          <w:divBdr>
            <w:top w:val="none" w:sz="0" w:space="0" w:color="auto"/>
            <w:left w:val="none" w:sz="0" w:space="0" w:color="auto"/>
            <w:bottom w:val="none" w:sz="0" w:space="0" w:color="auto"/>
            <w:right w:val="none" w:sz="0" w:space="0" w:color="auto"/>
          </w:divBdr>
        </w:div>
        <w:div w:id="348141796">
          <w:marLeft w:val="600"/>
          <w:marRight w:val="0"/>
          <w:marTop w:val="0"/>
          <w:marBottom w:val="0"/>
          <w:divBdr>
            <w:top w:val="none" w:sz="0" w:space="0" w:color="auto"/>
            <w:left w:val="none" w:sz="0" w:space="0" w:color="auto"/>
            <w:bottom w:val="none" w:sz="0" w:space="0" w:color="auto"/>
            <w:right w:val="none" w:sz="0" w:space="0" w:color="auto"/>
          </w:divBdr>
        </w:div>
        <w:div w:id="301230879">
          <w:marLeft w:val="600"/>
          <w:marRight w:val="0"/>
          <w:marTop w:val="0"/>
          <w:marBottom w:val="0"/>
          <w:divBdr>
            <w:top w:val="none" w:sz="0" w:space="0" w:color="auto"/>
            <w:left w:val="none" w:sz="0" w:space="0" w:color="auto"/>
            <w:bottom w:val="none" w:sz="0" w:space="0" w:color="auto"/>
            <w:right w:val="none" w:sz="0" w:space="0" w:color="auto"/>
          </w:divBdr>
        </w:div>
        <w:div w:id="845369368">
          <w:marLeft w:val="600"/>
          <w:marRight w:val="0"/>
          <w:marTop w:val="0"/>
          <w:marBottom w:val="0"/>
          <w:divBdr>
            <w:top w:val="none" w:sz="0" w:space="0" w:color="auto"/>
            <w:left w:val="none" w:sz="0" w:space="0" w:color="auto"/>
            <w:bottom w:val="none" w:sz="0" w:space="0" w:color="auto"/>
            <w:right w:val="none" w:sz="0" w:space="0" w:color="auto"/>
          </w:divBdr>
        </w:div>
        <w:div w:id="1259214845">
          <w:marLeft w:val="600"/>
          <w:marRight w:val="0"/>
          <w:marTop w:val="0"/>
          <w:marBottom w:val="0"/>
          <w:divBdr>
            <w:top w:val="none" w:sz="0" w:space="0" w:color="auto"/>
            <w:left w:val="none" w:sz="0" w:space="0" w:color="auto"/>
            <w:bottom w:val="none" w:sz="0" w:space="0" w:color="auto"/>
            <w:right w:val="none" w:sz="0" w:space="0" w:color="auto"/>
          </w:divBdr>
        </w:div>
        <w:div w:id="1673339935">
          <w:marLeft w:val="600"/>
          <w:marRight w:val="0"/>
          <w:marTop w:val="0"/>
          <w:marBottom w:val="0"/>
          <w:divBdr>
            <w:top w:val="none" w:sz="0" w:space="0" w:color="auto"/>
            <w:left w:val="none" w:sz="0" w:space="0" w:color="auto"/>
            <w:bottom w:val="none" w:sz="0" w:space="0" w:color="auto"/>
            <w:right w:val="none" w:sz="0" w:space="0" w:color="auto"/>
          </w:divBdr>
        </w:div>
        <w:div w:id="1155492115">
          <w:marLeft w:val="600"/>
          <w:marRight w:val="0"/>
          <w:marTop w:val="0"/>
          <w:marBottom w:val="0"/>
          <w:divBdr>
            <w:top w:val="none" w:sz="0" w:space="0" w:color="auto"/>
            <w:left w:val="none" w:sz="0" w:space="0" w:color="auto"/>
            <w:bottom w:val="none" w:sz="0" w:space="0" w:color="auto"/>
            <w:right w:val="none" w:sz="0" w:space="0" w:color="auto"/>
          </w:divBdr>
        </w:div>
        <w:div w:id="407196162">
          <w:marLeft w:val="0"/>
          <w:marRight w:val="0"/>
          <w:marTop w:val="0"/>
          <w:marBottom w:val="0"/>
          <w:divBdr>
            <w:top w:val="none" w:sz="0" w:space="0" w:color="auto"/>
            <w:left w:val="none" w:sz="0" w:space="0" w:color="auto"/>
            <w:bottom w:val="none" w:sz="0" w:space="0" w:color="auto"/>
            <w:right w:val="none" w:sz="0" w:space="0" w:color="auto"/>
          </w:divBdr>
        </w:div>
        <w:div w:id="991059059">
          <w:marLeft w:val="0"/>
          <w:marRight w:val="0"/>
          <w:marTop w:val="0"/>
          <w:marBottom w:val="0"/>
          <w:divBdr>
            <w:top w:val="none" w:sz="0" w:space="0" w:color="auto"/>
            <w:left w:val="none" w:sz="0" w:space="0" w:color="auto"/>
            <w:bottom w:val="none" w:sz="0" w:space="0" w:color="auto"/>
            <w:right w:val="none" w:sz="0" w:space="0" w:color="auto"/>
          </w:divBdr>
        </w:div>
        <w:div w:id="1225144996">
          <w:marLeft w:val="600"/>
          <w:marRight w:val="0"/>
          <w:marTop w:val="0"/>
          <w:marBottom w:val="0"/>
          <w:divBdr>
            <w:top w:val="none" w:sz="0" w:space="0" w:color="auto"/>
            <w:left w:val="none" w:sz="0" w:space="0" w:color="auto"/>
            <w:bottom w:val="none" w:sz="0" w:space="0" w:color="auto"/>
            <w:right w:val="none" w:sz="0" w:space="0" w:color="auto"/>
          </w:divBdr>
        </w:div>
        <w:div w:id="892077380">
          <w:marLeft w:val="600"/>
          <w:marRight w:val="0"/>
          <w:marTop w:val="0"/>
          <w:marBottom w:val="0"/>
          <w:divBdr>
            <w:top w:val="none" w:sz="0" w:space="0" w:color="auto"/>
            <w:left w:val="none" w:sz="0" w:space="0" w:color="auto"/>
            <w:bottom w:val="none" w:sz="0" w:space="0" w:color="auto"/>
            <w:right w:val="none" w:sz="0" w:space="0" w:color="auto"/>
          </w:divBdr>
        </w:div>
        <w:div w:id="358162194">
          <w:marLeft w:val="600"/>
          <w:marRight w:val="0"/>
          <w:marTop w:val="0"/>
          <w:marBottom w:val="0"/>
          <w:divBdr>
            <w:top w:val="none" w:sz="0" w:space="0" w:color="auto"/>
            <w:left w:val="none" w:sz="0" w:space="0" w:color="auto"/>
            <w:bottom w:val="none" w:sz="0" w:space="0" w:color="auto"/>
            <w:right w:val="none" w:sz="0" w:space="0" w:color="auto"/>
          </w:divBdr>
        </w:div>
        <w:div w:id="216666490">
          <w:marLeft w:val="600"/>
          <w:marRight w:val="0"/>
          <w:marTop w:val="0"/>
          <w:marBottom w:val="0"/>
          <w:divBdr>
            <w:top w:val="none" w:sz="0" w:space="0" w:color="auto"/>
            <w:left w:val="none" w:sz="0" w:space="0" w:color="auto"/>
            <w:bottom w:val="none" w:sz="0" w:space="0" w:color="auto"/>
            <w:right w:val="none" w:sz="0" w:space="0" w:color="auto"/>
          </w:divBdr>
        </w:div>
        <w:div w:id="2084716662">
          <w:marLeft w:val="0"/>
          <w:marRight w:val="0"/>
          <w:marTop w:val="0"/>
          <w:marBottom w:val="0"/>
          <w:divBdr>
            <w:top w:val="none" w:sz="0" w:space="0" w:color="auto"/>
            <w:left w:val="none" w:sz="0" w:space="0" w:color="auto"/>
            <w:bottom w:val="none" w:sz="0" w:space="0" w:color="auto"/>
            <w:right w:val="none" w:sz="0" w:space="0" w:color="auto"/>
          </w:divBdr>
        </w:div>
        <w:div w:id="316804973">
          <w:marLeft w:val="0"/>
          <w:marRight w:val="0"/>
          <w:marTop w:val="0"/>
          <w:marBottom w:val="0"/>
          <w:divBdr>
            <w:top w:val="none" w:sz="0" w:space="0" w:color="auto"/>
            <w:left w:val="none" w:sz="0" w:space="0" w:color="auto"/>
            <w:bottom w:val="none" w:sz="0" w:space="0" w:color="auto"/>
            <w:right w:val="none" w:sz="0" w:space="0" w:color="auto"/>
          </w:divBdr>
        </w:div>
        <w:div w:id="1286615448">
          <w:marLeft w:val="0"/>
          <w:marRight w:val="0"/>
          <w:marTop w:val="0"/>
          <w:marBottom w:val="0"/>
          <w:divBdr>
            <w:top w:val="none" w:sz="0" w:space="0" w:color="auto"/>
            <w:left w:val="none" w:sz="0" w:space="0" w:color="auto"/>
            <w:bottom w:val="none" w:sz="0" w:space="0" w:color="auto"/>
            <w:right w:val="none" w:sz="0" w:space="0" w:color="auto"/>
          </w:divBdr>
        </w:div>
        <w:div w:id="83572617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hyperlink" Target="https://github.com/dmerson/ArizonaMastersCapstone"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2E16EF-6ED0-4756-B8DE-F0AE23D832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0</TotalTime>
  <Pages>23</Pages>
  <Words>11348</Words>
  <Characters>64689</Characters>
  <Application>Microsoft Office Word</Application>
  <DocSecurity>0</DocSecurity>
  <Lines>539</Lines>
  <Paragraphs>151</Paragraphs>
  <ScaleCrop>false</ScaleCrop>
  <HeadingPairs>
    <vt:vector size="2" baseType="variant">
      <vt:variant>
        <vt:lpstr>Title</vt:lpstr>
      </vt:variant>
      <vt:variant>
        <vt:i4>1</vt:i4>
      </vt:variant>
    </vt:vector>
  </HeadingPairs>
  <TitlesOfParts>
    <vt:vector size="1" baseType="lpstr">
      <vt:lpstr/>
    </vt:vector>
  </TitlesOfParts>
  <Company>University of Arizona</Company>
  <LinksUpToDate>false</LinksUpToDate>
  <CharactersWithSpaces>75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E Merson</dc:creator>
  <cp:keywords/>
  <dc:description/>
  <cp:lastModifiedBy>don-E Merson</cp:lastModifiedBy>
  <cp:revision>82</cp:revision>
  <dcterms:created xsi:type="dcterms:W3CDTF">2018-07-09T23:18:00Z</dcterms:created>
  <dcterms:modified xsi:type="dcterms:W3CDTF">2018-07-11T2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6f9f0a5-95f0-3d13-bb83-3c429f9f9f80</vt:lpwstr>
  </property>
  <property fmtid="{D5CDD505-2E9C-101B-9397-08002B2CF9AE}" pid="24" name="Mendeley Citation Style_1">
    <vt:lpwstr>http://www.zotero.org/styles/chicago-author-date</vt:lpwstr>
  </property>
</Properties>
</file>